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9548"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0" w:name="_Toc77058887"/>
      <w:bookmarkStart w:id="1" w:name="_Toc77059101"/>
      <w:r w:rsidRPr="00CC408A">
        <w:rPr>
          <w:rFonts w:ascii="Times New Roman" w:eastAsia="Times New Roman" w:hAnsi="Times New Roman" w:cs="Times New Roman"/>
          <w:b/>
          <w:color w:val="000000"/>
          <w:sz w:val="32"/>
          <w:szCs w:val="32"/>
        </w:rPr>
        <w:t>JOMO KENYATTA UNIVERSITY OF AGRICULTURE</w:t>
      </w:r>
      <w:bookmarkEnd w:id="0"/>
      <w:bookmarkEnd w:id="1"/>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2" w:name="_Toc77058888"/>
      <w:bookmarkStart w:id="3" w:name="_Toc77059102"/>
      <w:r w:rsidRPr="00CC408A">
        <w:rPr>
          <w:rFonts w:ascii="Times New Roman" w:eastAsia="Times New Roman" w:hAnsi="Times New Roman" w:cs="Times New Roman"/>
          <w:b/>
          <w:color w:val="000000"/>
          <w:sz w:val="28"/>
          <w:szCs w:val="28"/>
        </w:rPr>
        <w:t>DEPARTMENT OF ELECTRICAL AND ELECTRONIC ENGINEERING</w:t>
      </w:r>
      <w:bookmarkEnd w:id="2"/>
      <w:bookmarkEnd w:id="3"/>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0EAAFEEC" w:rsidR="00A47408" w:rsidRPr="00CC408A" w:rsidRDefault="00A47408" w:rsidP="00A47408">
      <w:pPr>
        <w:keepNext/>
        <w:keepLines/>
        <w:spacing w:after="299" w:line="242" w:lineRule="auto"/>
        <w:ind w:left="4695" w:right="2055" w:hanging="2559"/>
        <w:outlineLvl w:val="1"/>
        <w:rPr>
          <w:rFonts w:ascii="Times New Roman" w:eastAsia="Times New Roman" w:hAnsi="Times New Roman" w:cs="Times New Roman"/>
          <w:b/>
          <w:color w:val="FF0000"/>
          <w:sz w:val="28"/>
          <w:szCs w:val="28"/>
        </w:rPr>
      </w:pPr>
      <w:bookmarkStart w:id="4" w:name="_Toc77058889"/>
      <w:bookmarkStart w:id="5"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 Engineering</w:t>
      </w:r>
      <w:bookmarkEnd w:id="4"/>
      <w:bookmarkEnd w:id="5"/>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6B59204D" w14:textId="77777777" w:rsidR="00243DB5" w:rsidRDefault="00243DB5" w:rsidP="00116FC8">
      <w:pPr>
        <w:jc w:val="center"/>
        <w:rPr>
          <w:rFonts w:ascii="Times New Roman" w:hAnsi="Times New Roman" w:cs="Times New Roman"/>
          <w:b/>
          <w:color w:val="FF0000"/>
          <w:sz w:val="24"/>
          <w:szCs w:val="24"/>
        </w:rPr>
      </w:pPr>
    </w:p>
    <w:p w14:paraId="55392514" w14:textId="392C445E" w:rsidR="00A47408" w:rsidRPr="00CC408A" w:rsidRDefault="00292F00" w:rsidP="00116FC8">
      <w:pPr>
        <w:jc w:val="center"/>
        <w:rPr>
          <w:rFonts w:ascii="Times New Roman" w:hAnsi="Times New Roman" w:cs="Times New Roman"/>
          <w:b/>
          <w:sz w:val="32"/>
          <w:szCs w:val="32"/>
        </w:r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p w14:paraId="7247ACAD" w14:textId="77777777" w:rsidR="00CC408A" w:rsidRPr="00243DB5" w:rsidRDefault="00CC408A" w:rsidP="00116FC8">
      <w:pPr>
        <w:jc w:val="center"/>
        <w:rPr>
          <w:rFonts w:ascii="Times New Roman" w:hAnsi="Times New Roman" w:cs="Times New Roman"/>
          <w:b/>
          <w:sz w:val="24"/>
          <w:szCs w:val="24"/>
        </w:rPr>
      </w:pPr>
    </w:p>
    <w:p w14:paraId="0C505AE4" w14:textId="77777777" w:rsidR="00A47408" w:rsidRPr="00243DB5" w:rsidRDefault="00A47408" w:rsidP="00A47408">
      <w:pPr>
        <w:keepNext/>
        <w:keepLines/>
        <w:spacing w:after="0" w:line="360" w:lineRule="auto"/>
        <w:ind w:hanging="10"/>
        <w:jc w:val="both"/>
        <w:outlineLvl w:val="0"/>
        <w:rPr>
          <w:rFonts w:ascii="Times New Roman" w:eastAsia="Times New Roman" w:hAnsi="Times New Roman" w:cs="Times New Roman"/>
          <w:b/>
          <w:sz w:val="24"/>
          <w:szCs w:val="24"/>
        </w:rPr>
      </w:pPr>
      <w:bookmarkStart w:id="6" w:name="_Toc2609912"/>
      <w:bookmarkStart w:id="7" w:name="_Toc2612089"/>
      <w:bookmarkStart w:id="8" w:name="_Toc4672765"/>
      <w:bookmarkStart w:id="9" w:name="_Toc4677276"/>
      <w:bookmarkStart w:id="10" w:name="_Toc77058890"/>
      <w:bookmarkStart w:id="11" w:name="_Toc77059104"/>
      <w:r w:rsidRPr="00243DB5">
        <w:rPr>
          <w:rFonts w:ascii="Times New Roman" w:eastAsia="Times New Roman" w:hAnsi="Times New Roman" w:cs="Times New Roman"/>
          <w:b/>
          <w:sz w:val="24"/>
          <w:szCs w:val="24"/>
        </w:rPr>
        <w:lastRenderedPageBreak/>
        <w:t>DECLARATION</w:t>
      </w:r>
      <w:bookmarkEnd w:id="6"/>
      <w:bookmarkEnd w:id="7"/>
      <w:bookmarkEnd w:id="8"/>
      <w:bookmarkEnd w:id="9"/>
      <w:bookmarkEnd w:id="10"/>
      <w:bookmarkEnd w:id="11"/>
    </w:p>
    <w:p w14:paraId="01BBA284"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16565296"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08AAF38E"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214E35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063675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108053EB"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62013A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379E80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3C1A1B4" w14:textId="5A6F1701" w:rsidR="00A47408" w:rsidRPr="00CC408A" w:rsidRDefault="00A47408" w:rsidP="00CC408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00CC408A" w:rsidRPr="00CC408A">
        <w:rPr>
          <w:rFonts w:ascii="Times New Roman" w:hAnsi="Times New Roman" w:cs="Times New Roman"/>
          <w:b/>
          <w:color w:val="FF0000"/>
          <w:sz w:val="28"/>
          <w:szCs w:val="28"/>
        </w:rPr>
        <w:t>AUTOMATED FOOD DISPENSER FOR PETS</w:t>
      </w:r>
    </w:p>
    <w:p w14:paraId="466560B7"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3A3C1CA8"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F241A25"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170BD15D"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3B6BA10C"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B0E0F0B" w14:textId="2400D1E9"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w:t>
      </w:r>
      <w:r w:rsidR="00CC408A" w:rsidRPr="00243DB5">
        <w:rPr>
          <w:rFonts w:ascii="Times New Roman" w:eastAsia="Times New Roman" w:hAnsi="Times New Roman" w:cs="Times New Roman"/>
          <w:b/>
          <w:sz w:val="24"/>
          <w:szCs w:val="24"/>
        </w:rPr>
        <w:t xml:space="preserve">… </w:t>
      </w:r>
      <w:proofErr w:type="gramStart"/>
      <w:r w:rsidR="00CC408A" w:rsidRPr="00243DB5">
        <w:rPr>
          <w:rFonts w:ascii="Times New Roman" w:eastAsia="Times New Roman" w:hAnsi="Times New Roman" w:cs="Times New Roman"/>
          <w:b/>
          <w:sz w:val="24"/>
          <w:szCs w:val="24"/>
        </w:rPr>
        <w:t>(</w:t>
      </w:r>
      <w:r w:rsidR="00CC408A">
        <w:rPr>
          <w:rFonts w:ascii="Times New Roman" w:eastAsia="Times New Roman" w:hAnsi="Times New Roman" w:cs="Times New Roman"/>
          <w:b/>
          <w:sz w:val="24"/>
          <w:szCs w:val="24"/>
        </w:rPr>
        <w:t xml:space="preserve">  </w:t>
      </w:r>
      <w:proofErr w:type="gramEnd"/>
      <w:r w:rsidR="00CC408A">
        <w:rPr>
          <w:rFonts w:ascii="Times New Roman" w:eastAsia="Times New Roman" w:hAnsi="Times New Roman" w:cs="Times New Roman"/>
          <w:b/>
          <w:sz w:val="24"/>
          <w:szCs w:val="24"/>
        </w:rPr>
        <w:t xml:space="preserve">                                                  </w:t>
      </w:r>
      <w:r w:rsidR="00891F09" w:rsidRPr="00243DB5">
        <w:rPr>
          <w:rFonts w:ascii="Times New Roman" w:eastAsia="Times New Roman" w:hAnsi="Times New Roman" w:cs="Times New Roman"/>
          <w:b/>
          <w:sz w:val="24"/>
          <w:szCs w:val="24"/>
        </w:rPr>
        <w:t>)</w:t>
      </w:r>
    </w:p>
    <w:p w14:paraId="5563EFFD"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75FA9253"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63C56891" w14:textId="1578EFF9" w:rsidR="00243DB5" w:rsidRPr="005654EF" w:rsidRDefault="00654770"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ABSTRACT</w:t>
      </w:r>
    </w:p>
    <w:p w14:paraId="5B9AEA6A" w14:textId="77777777" w:rsidR="00DE4E00" w:rsidRDefault="00DE4E00" w:rsidP="00654770">
      <w:pPr>
        <w:jc w:val="center"/>
        <w:rPr>
          <w:rFonts w:ascii="Times New Roman" w:eastAsia="Times New Roman" w:hAnsi="Times New Roman" w:cs="Times New Roman"/>
          <w:b/>
          <w:color w:val="000000"/>
          <w:sz w:val="24"/>
          <w:szCs w:val="24"/>
        </w:rPr>
      </w:pPr>
    </w:p>
    <w:p w14:paraId="0550DA02" w14:textId="2DD89CE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9C82BC3"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5F4391AF"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3E38C91B" w14:textId="3576CDDF"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w:t>
      </w:r>
      <w:r w:rsidR="00F52B22">
        <w:rPr>
          <w:rFonts w:ascii="Times New Roman" w:eastAsia="Times New Roman" w:hAnsi="Times New Roman" w:cs="Times New Roman"/>
          <w:bCs/>
          <w:color w:val="000000"/>
          <w:sz w:val="24"/>
          <w:szCs w:val="24"/>
        </w:rPr>
        <w:t xml:space="preserve"> which</w:t>
      </w:r>
      <w:r w:rsidRPr="00D73779">
        <w:rPr>
          <w:rFonts w:ascii="Times New Roman" w:eastAsia="Times New Roman" w:hAnsi="Times New Roman" w:cs="Times New Roman"/>
          <w:bCs/>
          <w:color w:val="000000"/>
          <w:sz w:val="24"/>
          <w:szCs w:val="24"/>
        </w:rPr>
        <w:t xml:space="preserve"> results in overfeeding and, consequently, premature food depletion. Others</w:t>
      </w:r>
    </w:p>
    <w:p w14:paraId="2387E52E" w14:textId="1E5844A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prevent overfeeding by restricting the quantity dispensed </w:t>
      </w:r>
      <w:r w:rsidR="002F0BF9">
        <w:rPr>
          <w:rFonts w:ascii="Times New Roman" w:eastAsia="Times New Roman" w:hAnsi="Times New Roman" w:cs="Times New Roman"/>
          <w:bCs/>
          <w:color w:val="000000"/>
          <w:sz w:val="24"/>
          <w:szCs w:val="24"/>
        </w:rPr>
        <w:t>with respect to time,</w:t>
      </w:r>
      <w:r w:rsidRPr="00D73779">
        <w:rPr>
          <w:rFonts w:ascii="Times New Roman" w:eastAsia="Times New Roman" w:hAnsi="Times New Roman" w:cs="Times New Roman"/>
          <w:bCs/>
          <w:color w:val="000000"/>
          <w:sz w:val="24"/>
          <w:szCs w:val="24"/>
        </w:rPr>
        <w:t xml:space="preserve"> but</w:t>
      </w:r>
      <w:r w:rsidR="002F0BF9">
        <w:rPr>
          <w:rFonts w:ascii="Times New Roman" w:eastAsia="Times New Roman" w:hAnsi="Times New Roman" w:cs="Times New Roman"/>
          <w:bCs/>
          <w:color w:val="000000"/>
          <w:sz w:val="24"/>
          <w:szCs w:val="24"/>
        </w:rPr>
        <w:t xml:space="preserve"> they</w:t>
      </w:r>
      <w:r w:rsidRPr="00D73779">
        <w:rPr>
          <w:rFonts w:ascii="Times New Roman" w:eastAsia="Times New Roman" w:hAnsi="Times New Roman" w:cs="Times New Roman"/>
          <w:bCs/>
          <w:color w:val="000000"/>
          <w:sz w:val="24"/>
          <w:szCs w:val="24"/>
        </w:rPr>
        <w:t xml:space="preserve"> lack any</w:t>
      </w:r>
    </w:p>
    <w:p w14:paraId="2F6FDD6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718E2530" w14:textId="76A353B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sidR="00DE073C">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revolutionizes the pet industry and provides</w:t>
      </w:r>
    </w:p>
    <w:p w14:paraId="7535A20A"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596405D"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102FE477"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185C50F2" w14:textId="111CD9D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sidR="002F0BF9">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89A11BB" w14:textId="295371C1"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device will send information concerning the</w:t>
      </w:r>
      <w:r w:rsidR="002F0BF9">
        <w:rPr>
          <w:rFonts w:ascii="Times New Roman" w:eastAsia="Times New Roman" w:hAnsi="Times New Roman" w:cs="Times New Roman"/>
          <w:bCs/>
          <w:color w:val="000000"/>
          <w:sz w:val="24"/>
          <w:szCs w:val="24"/>
        </w:rPr>
        <w:t xml:space="preserve"> pet’s</w:t>
      </w:r>
      <w:r w:rsidRPr="00D73779">
        <w:rPr>
          <w:rFonts w:ascii="Times New Roman" w:eastAsia="Times New Roman" w:hAnsi="Times New Roman" w:cs="Times New Roman"/>
          <w:bCs/>
          <w:color w:val="000000"/>
          <w:sz w:val="24"/>
          <w:szCs w:val="24"/>
        </w:rPr>
        <w:t xml:space="preserve"> food consumption after every month </w:t>
      </w:r>
      <w:r w:rsidR="002F0BF9">
        <w:rPr>
          <w:rFonts w:ascii="Times New Roman" w:eastAsia="Times New Roman" w:hAnsi="Times New Roman" w:cs="Times New Roman"/>
          <w:bCs/>
          <w:color w:val="000000"/>
          <w:sz w:val="24"/>
          <w:szCs w:val="24"/>
        </w:rPr>
        <w:t>hence</w:t>
      </w:r>
    </w:p>
    <w:p w14:paraId="39A70727" w14:textId="6B5A85F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w:t>
      </w:r>
      <w:r w:rsidR="002F0BF9">
        <w:rPr>
          <w:rFonts w:ascii="Times New Roman" w:eastAsia="Times New Roman" w:hAnsi="Times New Roman" w:cs="Times New Roman"/>
          <w:bCs/>
          <w:color w:val="000000"/>
          <w:sz w:val="24"/>
          <w:szCs w:val="24"/>
        </w:rPr>
        <w:t xml:space="preserve"> </w:t>
      </w:r>
      <w:r w:rsidR="002F0BF9" w:rsidRPr="00D73779">
        <w:rPr>
          <w:rFonts w:ascii="Times New Roman" w:eastAsia="Times New Roman" w:hAnsi="Times New Roman" w:cs="Times New Roman"/>
          <w:bCs/>
          <w:color w:val="000000"/>
          <w:sz w:val="24"/>
          <w:szCs w:val="24"/>
        </w:rPr>
        <w:t>effectively</w:t>
      </w:r>
      <w:r w:rsidRPr="00D73779">
        <w:rPr>
          <w:rFonts w:ascii="Times New Roman" w:eastAsia="Times New Roman" w:hAnsi="Times New Roman" w:cs="Times New Roman"/>
          <w:bCs/>
          <w:color w:val="000000"/>
          <w:sz w:val="24"/>
          <w:szCs w:val="24"/>
        </w:rPr>
        <w:t xml:space="preserve"> plan for future needs</w:t>
      </w:r>
    </w:p>
    <w:p w14:paraId="706BA2F4" w14:textId="6C575E41" w:rsidR="00D73779" w:rsidRDefault="00D73779" w:rsidP="00D73779">
      <w:pPr>
        <w:jc w:val="both"/>
        <w:rPr>
          <w:rFonts w:ascii="Times New Roman" w:eastAsia="Times New Roman" w:hAnsi="Times New Roman" w:cs="Times New Roman"/>
          <w:bCs/>
          <w:color w:val="000000"/>
          <w:sz w:val="24"/>
          <w:szCs w:val="24"/>
        </w:rPr>
      </w:pPr>
    </w:p>
    <w:p w14:paraId="6EC7C7F1" w14:textId="014E4AC9" w:rsidR="00D73779" w:rsidRDefault="00D73779" w:rsidP="00D73779">
      <w:pPr>
        <w:jc w:val="both"/>
        <w:rPr>
          <w:rFonts w:ascii="Times New Roman" w:eastAsia="Times New Roman" w:hAnsi="Times New Roman" w:cs="Times New Roman"/>
          <w:bCs/>
          <w:color w:val="000000"/>
          <w:sz w:val="24"/>
          <w:szCs w:val="24"/>
        </w:rPr>
      </w:pPr>
    </w:p>
    <w:p w14:paraId="3397B997" w14:textId="5EB7B504" w:rsidR="00D73779" w:rsidRDefault="00D73779" w:rsidP="00D73779">
      <w:pPr>
        <w:jc w:val="both"/>
        <w:rPr>
          <w:rFonts w:ascii="Times New Roman" w:eastAsia="Times New Roman" w:hAnsi="Times New Roman" w:cs="Times New Roman"/>
          <w:bCs/>
          <w:color w:val="000000"/>
          <w:sz w:val="24"/>
          <w:szCs w:val="24"/>
        </w:rPr>
      </w:pPr>
    </w:p>
    <w:p w14:paraId="48A833A8" w14:textId="77D2840D" w:rsidR="00D73779" w:rsidRDefault="00D73779" w:rsidP="00D73779">
      <w:pPr>
        <w:jc w:val="both"/>
        <w:rPr>
          <w:rFonts w:ascii="Times New Roman" w:eastAsia="Times New Roman" w:hAnsi="Times New Roman" w:cs="Times New Roman"/>
          <w:bCs/>
          <w:color w:val="000000"/>
          <w:sz w:val="24"/>
          <w:szCs w:val="24"/>
        </w:rPr>
      </w:pPr>
    </w:p>
    <w:p w14:paraId="6220E6A0" w14:textId="233C645D" w:rsidR="00D73779" w:rsidRDefault="00D73779" w:rsidP="00D73779">
      <w:pPr>
        <w:jc w:val="both"/>
        <w:rPr>
          <w:rFonts w:ascii="Times New Roman" w:eastAsia="Times New Roman" w:hAnsi="Times New Roman" w:cs="Times New Roman"/>
          <w:bCs/>
          <w:color w:val="000000"/>
          <w:sz w:val="24"/>
          <w:szCs w:val="24"/>
        </w:rPr>
      </w:pPr>
    </w:p>
    <w:p w14:paraId="5EE30E43" w14:textId="47A70F4F" w:rsidR="00D73779" w:rsidRDefault="00D73779" w:rsidP="00D73779">
      <w:pPr>
        <w:jc w:val="both"/>
        <w:rPr>
          <w:rFonts w:ascii="Times New Roman" w:eastAsia="Times New Roman" w:hAnsi="Times New Roman" w:cs="Times New Roman"/>
          <w:bCs/>
          <w:color w:val="000000"/>
          <w:sz w:val="24"/>
          <w:szCs w:val="24"/>
        </w:rPr>
      </w:pPr>
    </w:p>
    <w:p w14:paraId="6F0323E9" w14:textId="66859628" w:rsidR="00D73779" w:rsidRDefault="00D73779" w:rsidP="00D73779">
      <w:pPr>
        <w:jc w:val="both"/>
        <w:rPr>
          <w:rFonts w:ascii="Times New Roman" w:eastAsia="Times New Roman" w:hAnsi="Times New Roman" w:cs="Times New Roman"/>
          <w:bCs/>
          <w:color w:val="000000"/>
          <w:sz w:val="24"/>
          <w:szCs w:val="24"/>
        </w:rPr>
      </w:pPr>
    </w:p>
    <w:p w14:paraId="2DDE67C1" w14:textId="483F2E2E" w:rsidR="00D73779" w:rsidRDefault="00D73779" w:rsidP="00D73779">
      <w:pPr>
        <w:jc w:val="both"/>
        <w:rPr>
          <w:rFonts w:ascii="Times New Roman" w:eastAsia="Times New Roman" w:hAnsi="Times New Roman" w:cs="Times New Roman"/>
          <w:bCs/>
          <w:color w:val="000000"/>
          <w:sz w:val="24"/>
          <w:szCs w:val="24"/>
        </w:rPr>
      </w:pPr>
    </w:p>
    <w:p w14:paraId="3ADB7719" w14:textId="1074D280" w:rsidR="00D73779" w:rsidRDefault="00D73779" w:rsidP="00D73779">
      <w:pPr>
        <w:jc w:val="both"/>
        <w:rPr>
          <w:rFonts w:ascii="Times New Roman" w:eastAsia="Times New Roman" w:hAnsi="Times New Roman" w:cs="Times New Roman"/>
          <w:bCs/>
          <w:color w:val="000000"/>
          <w:sz w:val="24"/>
          <w:szCs w:val="24"/>
        </w:rPr>
      </w:pPr>
    </w:p>
    <w:p w14:paraId="6CBC38DC" w14:textId="0BDE5140" w:rsidR="00D73779" w:rsidRDefault="00D73779" w:rsidP="00D73779">
      <w:pPr>
        <w:jc w:val="both"/>
        <w:rPr>
          <w:rFonts w:ascii="Times New Roman" w:eastAsia="Times New Roman" w:hAnsi="Times New Roman" w:cs="Times New Roman"/>
          <w:bCs/>
          <w:color w:val="000000"/>
          <w:sz w:val="24"/>
          <w:szCs w:val="24"/>
        </w:rPr>
      </w:pPr>
    </w:p>
    <w:p w14:paraId="6ADFCB81" w14:textId="268F0A1A" w:rsidR="00D73779" w:rsidRDefault="00D73779" w:rsidP="00D73779">
      <w:pPr>
        <w:jc w:val="both"/>
        <w:rPr>
          <w:rFonts w:ascii="Times New Roman" w:eastAsia="Times New Roman" w:hAnsi="Times New Roman" w:cs="Times New Roman"/>
          <w:bCs/>
          <w:color w:val="000000"/>
          <w:sz w:val="24"/>
          <w:szCs w:val="24"/>
        </w:rPr>
      </w:pPr>
    </w:p>
    <w:p w14:paraId="58835332" w14:textId="77777777" w:rsidR="00D73779" w:rsidRPr="00D73779" w:rsidRDefault="00D73779" w:rsidP="00D73779">
      <w:pPr>
        <w:jc w:val="both"/>
        <w:rPr>
          <w:rFonts w:ascii="Times New Roman" w:eastAsia="Times New Roman" w:hAnsi="Times New Roman" w:cs="Times New Roman"/>
          <w:bCs/>
          <w:color w:val="000000"/>
          <w:sz w:val="24"/>
          <w:szCs w:val="24"/>
        </w:rPr>
      </w:pPr>
    </w:p>
    <w:p w14:paraId="7E59F02B" w14:textId="2C0921C6" w:rsidR="00DE4E00" w:rsidRPr="00E76350" w:rsidRDefault="00243DB5" w:rsidP="00E76350">
      <w:pPr>
        <w:pStyle w:val="TOCHeading"/>
        <w:spacing w:line="360" w:lineRule="auto"/>
        <w:jc w:val="center"/>
        <w:rPr>
          <w:rFonts w:ascii="Times New Roman" w:hAnsi="Times New Roman" w:cs="Times New Roman"/>
          <w:b/>
          <w:color w:val="000000" w:themeColor="text1"/>
          <w:sz w:val="28"/>
          <w:szCs w:val="28"/>
        </w:rPr>
      </w:pPr>
      <w:r w:rsidRPr="005654EF">
        <w:rPr>
          <w:rFonts w:ascii="Times New Roman" w:hAnsi="Times New Roman" w:cs="Times New Roman"/>
          <w:b/>
          <w:color w:val="000000" w:themeColor="text1"/>
          <w:sz w:val="28"/>
          <w:szCs w:val="28"/>
        </w:rPr>
        <w:lastRenderedPageBreak/>
        <w:t>TABLE OF CONTENTS</w:t>
      </w:r>
    </w:p>
    <w:p w14:paraId="5E1CBF78" w14:textId="4735DFB1" w:rsidR="005654EF" w:rsidRPr="00E76350" w:rsidRDefault="005654EF" w:rsidP="005654EF">
      <w:pPr>
        <w:pStyle w:val="TOC1"/>
        <w:tabs>
          <w:tab w:val="right" w:leader="dot" w:pos="9372"/>
        </w:tabs>
        <w:rPr>
          <w:rFonts w:ascii="Times New Roman" w:eastAsiaTheme="minorEastAsia" w:hAnsi="Times New Roman" w:cs="Times New Roman"/>
          <w:bCs/>
          <w:noProof/>
          <w:sz w:val="24"/>
          <w:szCs w:val="24"/>
          <w:lang w:val="en-KE" w:eastAsia="en-KE"/>
        </w:rPr>
      </w:pPr>
      <w:r w:rsidRPr="00976BD1">
        <w:rPr>
          <w:rFonts w:ascii="Times New Roman" w:hAnsi="Times New Roman" w:cs="Times New Roman"/>
          <w:bCs/>
          <w:sz w:val="24"/>
          <w:szCs w:val="24"/>
        </w:rPr>
        <w:fldChar w:fldCharType="begin"/>
      </w:r>
      <w:r w:rsidRPr="00976BD1">
        <w:rPr>
          <w:rFonts w:ascii="Times New Roman" w:hAnsi="Times New Roman" w:cs="Times New Roman"/>
          <w:bCs/>
          <w:sz w:val="24"/>
          <w:szCs w:val="24"/>
        </w:rPr>
        <w:instrText xml:space="preserve"> TOC \o "1-3" \h \z \u </w:instrText>
      </w:r>
      <w:r w:rsidRPr="00976BD1">
        <w:rPr>
          <w:rFonts w:ascii="Times New Roman" w:hAnsi="Times New Roman" w:cs="Times New Roman"/>
          <w:bCs/>
          <w:sz w:val="24"/>
          <w:szCs w:val="24"/>
        </w:rPr>
        <w:fldChar w:fldCharType="separate"/>
      </w:r>
      <w:hyperlink w:anchor="_Toc77059101" w:history="1">
        <w:r w:rsidRPr="00E76350">
          <w:rPr>
            <w:rStyle w:val="Hyperlink"/>
            <w:rFonts w:ascii="Times New Roman" w:eastAsia="Times New Roman" w:hAnsi="Times New Roman" w:cs="Times New Roman"/>
            <w:bCs/>
            <w:noProof/>
            <w:sz w:val="24"/>
            <w:szCs w:val="24"/>
          </w:rPr>
          <w:t>COVER PAG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01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w:t>
        </w:r>
        <w:r w:rsidRPr="00E76350">
          <w:rPr>
            <w:rFonts w:ascii="Times New Roman" w:hAnsi="Times New Roman" w:cs="Times New Roman"/>
            <w:bCs/>
            <w:noProof/>
            <w:webHidden/>
            <w:sz w:val="24"/>
            <w:szCs w:val="24"/>
          </w:rPr>
          <w:fldChar w:fldCharType="end"/>
        </w:r>
      </w:hyperlink>
    </w:p>
    <w:p w14:paraId="0FEA3AAF" w14:textId="7F4CBB91" w:rsidR="005654EF" w:rsidRPr="00E76350" w:rsidRDefault="002569AF">
      <w:pPr>
        <w:pStyle w:val="TOC1"/>
        <w:tabs>
          <w:tab w:val="right" w:leader="dot" w:pos="9372"/>
        </w:tabs>
        <w:rPr>
          <w:rStyle w:val="Hyperlink"/>
          <w:rFonts w:ascii="Times New Roman" w:hAnsi="Times New Roman" w:cs="Times New Roman"/>
          <w:bCs/>
          <w:noProof/>
          <w:sz w:val="24"/>
          <w:szCs w:val="24"/>
        </w:rPr>
      </w:pPr>
      <w:hyperlink w:anchor="_Toc77059104" w:history="1">
        <w:r w:rsidR="005654EF" w:rsidRPr="00E76350">
          <w:rPr>
            <w:rStyle w:val="Hyperlink"/>
            <w:rFonts w:ascii="Times New Roman" w:eastAsia="Times New Roman" w:hAnsi="Times New Roman" w:cs="Times New Roman"/>
            <w:bCs/>
            <w:noProof/>
            <w:sz w:val="24"/>
            <w:szCs w:val="24"/>
          </w:rPr>
          <w:t>DECLAR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2</w:t>
        </w:r>
        <w:r w:rsidR="005654EF" w:rsidRPr="00E76350">
          <w:rPr>
            <w:rFonts w:ascii="Times New Roman" w:hAnsi="Times New Roman" w:cs="Times New Roman"/>
            <w:bCs/>
            <w:noProof/>
            <w:webHidden/>
            <w:sz w:val="24"/>
            <w:szCs w:val="24"/>
          </w:rPr>
          <w:fldChar w:fldCharType="end"/>
        </w:r>
      </w:hyperlink>
    </w:p>
    <w:p w14:paraId="3DC4B8DD" w14:textId="20671A78"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ABSTRACT…….………………………………….……………………………………………...3</w:t>
      </w:r>
    </w:p>
    <w:p w14:paraId="1F413BAD" w14:textId="1C7AB3A7"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5</w:t>
      </w:r>
    </w:p>
    <w:p w14:paraId="69CAAC4F" w14:textId="36D64AEF"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TABLES………………...…………………………………………………</w:t>
      </w:r>
      <w:r w:rsidR="00E76350">
        <w:rPr>
          <w:rFonts w:ascii="Times New Roman" w:hAnsi="Times New Roman" w:cs="Times New Roman"/>
          <w:bCs/>
          <w:sz w:val="24"/>
          <w:szCs w:val="24"/>
        </w:rPr>
        <w:t>.</w:t>
      </w:r>
      <w:r w:rsidRPr="00E76350">
        <w:rPr>
          <w:rFonts w:ascii="Times New Roman" w:hAnsi="Times New Roman" w:cs="Times New Roman"/>
          <w:bCs/>
          <w:sz w:val="24"/>
          <w:szCs w:val="24"/>
        </w:rPr>
        <w:t>…………...6</w:t>
      </w:r>
    </w:p>
    <w:p w14:paraId="21179B20" w14:textId="785A2F52"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w:t>
      </w:r>
      <w:r w:rsidR="00E76350">
        <w:rPr>
          <w:rFonts w:ascii="Times New Roman" w:hAnsi="Times New Roman" w:cs="Times New Roman"/>
          <w:bCs/>
          <w:sz w:val="24"/>
          <w:szCs w:val="24"/>
        </w:rPr>
        <w:t>.</w:t>
      </w:r>
      <w:r w:rsidRPr="00E76350">
        <w:rPr>
          <w:rFonts w:ascii="Times New Roman" w:hAnsi="Times New Roman" w:cs="Times New Roman"/>
          <w:bCs/>
          <w:sz w:val="24"/>
          <w:szCs w:val="24"/>
        </w:rPr>
        <w:t>……………...5</w:t>
      </w:r>
    </w:p>
    <w:p w14:paraId="49F59B8B" w14:textId="69AA2AC5" w:rsidR="00976BD1" w:rsidRPr="00E76350" w:rsidRDefault="00976BD1" w:rsidP="00976BD1">
      <w:pPr>
        <w:rPr>
          <w:rFonts w:ascii="Times New Roman" w:eastAsia="Times New Roman" w:hAnsi="Times New Roman" w:cs="Times New Roman"/>
          <w:bCs/>
          <w:color w:val="000000"/>
          <w:sz w:val="24"/>
          <w:szCs w:val="24"/>
        </w:rPr>
      </w:pPr>
      <w:r w:rsidRPr="00E76350">
        <w:rPr>
          <w:rFonts w:ascii="Times New Roman" w:eastAsia="Times New Roman" w:hAnsi="Times New Roman" w:cs="Times New Roman"/>
          <w:bCs/>
          <w:color w:val="000000"/>
          <w:sz w:val="24"/>
          <w:szCs w:val="24"/>
        </w:rPr>
        <w:t>LIST OF ACRONYMS AND ABBREVIATIONS………………………</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7</w:t>
      </w:r>
    </w:p>
    <w:p w14:paraId="48F068E9" w14:textId="0F75C02F" w:rsidR="00976BD1" w:rsidRPr="00E76350" w:rsidRDefault="00976BD1" w:rsidP="00976BD1">
      <w:pPr>
        <w:rPr>
          <w:rFonts w:ascii="Times New Roman" w:hAnsi="Times New Roman" w:cs="Times New Roman"/>
          <w:bCs/>
          <w:sz w:val="24"/>
          <w:szCs w:val="24"/>
        </w:rPr>
      </w:pPr>
      <w:r w:rsidRPr="00245DEF">
        <w:rPr>
          <w:rFonts w:ascii="Times New Roman" w:hAnsi="Times New Roman" w:cs="Times New Roman"/>
          <w:bCs/>
          <w:sz w:val="24"/>
          <w:szCs w:val="24"/>
        </w:rPr>
        <w:t>CHAPTER</w:t>
      </w:r>
      <w:r w:rsidR="00E76350" w:rsidRPr="00245DEF">
        <w:rPr>
          <w:rFonts w:ascii="Times New Roman" w:hAnsi="Times New Roman" w:cs="Times New Roman"/>
          <w:bCs/>
          <w:sz w:val="24"/>
          <w:szCs w:val="24"/>
        </w:rPr>
        <w:t xml:space="preserve"> ONE</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8</w:t>
      </w:r>
    </w:p>
    <w:p w14:paraId="27DA081E" w14:textId="69A8F32F"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5" w:history="1">
        <w:r w:rsidR="005654EF" w:rsidRPr="00E76350">
          <w:rPr>
            <w:rStyle w:val="Hyperlink"/>
            <w:rFonts w:ascii="Times New Roman" w:eastAsia="Times New Roman" w:hAnsi="Times New Roman" w:cs="Times New Roman"/>
            <w:bCs/>
            <w:noProof/>
            <w:sz w:val="24"/>
            <w:szCs w:val="24"/>
          </w:rPr>
          <w:t>1. INTRODUCTION</w:t>
        </w:r>
        <w:r w:rsidRPr="00E76350">
          <w:rPr>
            <w:rStyle w:val="Hyperlink"/>
            <w:rFonts w:ascii="Times New Roman" w:eastAsia="Times New Roman" w:hAnsi="Times New Roman" w:cs="Times New Roman"/>
            <w:bCs/>
            <w:noProof/>
            <w:sz w:val="24"/>
            <w:szCs w:val="24"/>
          </w:rPr>
          <w:t>………………………………………………………</w:t>
        </w:r>
        <w:r w:rsidR="00E76350">
          <w:rPr>
            <w:rStyle w:val="Hyperlink"/>
            <w:rFonts w:ascii="Times New Roman" w:eastAsia="Times New Roman" w:hAnsi="Times New Roman" w:cs="Times New Roman"/>
            <w:bCs/>
            <w:noProof/>
            <w:sz w:val="24"/>
            <w:szCs w:val="24"/>
          </w:rPr>
          <w:t>.</w:t>
        </w:r>
        <w:r w:rsidRPr="00E76350">
          <w:rPr>
            <w:rStyle w:val="Hyperlink"/>
            <w:rFonts w:ascii="Times New Roman" w:eastAsia="Times New Roman" w:hAnsi="Times New Roman" w:cs="Times New Roman"/>
            <w:bCs/>
            <w:noProof/>
            <w:sz w:val="24"/>
            <w:szCs w:val="24"/>
          </w:rPr>
          <w:t>..……</w:t>
        </w:r>
        <w:r w:rsidR="00245DEF">
          <w:rPr>
            <w:rStyle w:val="Hyperlink"/>
            <w:rFonts w:ascii="Times New Roman" w:eastAsia="Times New Roman" w:hAnsi="Times New Roman" w:cs="Times New Roman"/>
            <w:bCs/>
            <w:noProof/>
            <w:sz w:val="24"/>
            <w:szCs w:val="24"/>
          </w:rPr>
          <w:t>..</w:t>
        </w:r>
        <w:r w:rsidRPr="00E76350">
          <w:rPr>
            <w:rStyle w:val="Hyperlink"/>
            <w:rFonts w:ascii="Times New Roman" w:eastAsia="Times New Roman" w:hAnsi="Times New Roman" w:cs="Times New Roman"/>
            <w:bCs/>
            <w:noProof/>
            <w:sz w:val="24"/>
            <w:szCs w:val="24"/>
          </w:rPr>
          <w:t>……..</w:t>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727637BE" w14:textId="4CDE08D8"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6" w:history="1">
        <w:r w:rsidR="005654EF" w:rsidRPr="00E76350">
          <w:rPr>
            <w:rStyle w:val="Hyperlink"/>
            <w:rFonts w:ascii="Times New Roman" w:eastAsia="Times New Roman" w:hAnsi="Times New Roman" w:cs="Times New Roman"/>
            <w:bCs/>
            <w:noProof/>
            <w:sz w:val="24"/>
            <w:szCs w:val="24"/>
          </w:rPr>
          <w:t>1.1. Background Inform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6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3C4573DA" w14:textId="5C51C3BF"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7" w:history="1">
        <w:r w:rsidR="005654EF" w:rsidRPr="00E76350">
          <w:rPr>
            <w:rStyle w:val="Hyperlink"/>
            <w:rFonts w:ascii="Times New Roman" w:eastAsia="Times New Roman" w:hAnsi="Times New Roman" w:cs="Times New Roman"/>
            <w:bCs/>
            <w:noProof/>
            <w:sz w:val="24"/>
            <w:szCs w:val="24"/>
          </w:rPr>
          <w:t>1.2. Problem Statement</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4F7A478A" w14:textId="63ECF5ED"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8" w:history="1">
        <w:r w:rsidR="005654EF" w:rsidRPr="00E76350">
          <w:rPr>
            <w:rStyle w:val="Hyperlink"/>
            <w:rFonts w:ascii="Times New Roman" w:eastAsia="Times New Roman" w:hAnsi="Times New Roman" w:cs="Times New Roman"/>
            <w:bCs/>
            <w:noProof/>
            <w:sz w:val="24"/>
            <w:szCs w:val="24"/>
          </w:rPr>
          <w:t>1.3. Project Justific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8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21174EB4" w14:textId="0E71EEE8"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9"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 xml:space="preserve">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9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07B186E9" w14:textId="53823BA8"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0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409146F3" w14:textId="356964A5"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3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5062CBDA" w14:textId="0F2C9D19"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WO………………….….…………….…………………………………………….12</w:t>
      </w:r>
    </w:p>
    <w:p w14:paraId="205BBBDC" w14:textId="1493CF3E" w:rsidR="005654EF" w:rsidRPr="00E76350" w:rsidRDefault="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4" w:history="1">
        <w:r w:rsidR="005654EF" w:rsidRPr="00E76350">
          <w:rPr>
            <w:rStyle w:val="Hyperlink"/>
            <w:rFonts w:ascii="Times New Roman" w:eastAsia="Times New Roman" w:hAnsi="Times New Roman" w:cs="Times New Roman"/>
            <w:bCs/>
            <w:noProof/>
            <w:sz w:val="24"/>
            <w:szCs w:val="24"/>
          </w:rPr>
          <w:t>2. LITERATURE REVIEW</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7A42A9C1" w14:textId="7BBACF35" w:rsidR="005654EF" w:rsidRDefault="000D53CF">
      <w:pPr>
        <w:pStyle w:val="TOC1"/>
        <w:tabs>
          <w:tab w:val="right" w:leader="dot" w:pos="9372"/>
        </w:tabs>
        <w:rPr>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0E0C2C">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0E0C2C">
        <w:rPr>
          <w:rStyle w:val="Hyperlink"/>
          <w:rFonts w:ascii="Times New Roman" w:hAnsi="Times New Roman" w:cs="Times New Roman"/>
          <w:bCs/>
          <w:noProof/>
          <w:sz w:val="24"/>
          <w:szCs w:val="24"/>
          <w:u w:val="none"/>
        </w:rPr>
        <w:t xml:space="preserve">   </w:t>
      </w:r>
      <w:r w:rsidR="007D6428">
        <w:rPr>
          <w:rStyle w:val="Hyperlink"/>
          <w:rFonts w:ascii="Times New Roman" w:hAnsi="Times New Roman" w:cs="Times New Roman"/>
          <w:bCs/>
          <w:noProof/>
          <w:sz w:val="24"/>
          <w:szCs w:val="24"/>
          <w:u w:val="none"/>
        </w:rPr>
        <w:t xml:space="preserve"> </w:t>
      </w:r>
      <w:hyperlink w:anchor="_Toc77059115" w:history="1">
        <w:r w:rsidR="005654EF" w:rsidRPr="00E76350">
          <w:rPr>
            <w:rStyle w:val="Hyperlink"/>
            <w:rFonts w:ascii="Times New Roman" w:eastAsia="Times New Roman" w:hAnsi="Times New Roman" w:cs="Times New Roman"/>
            <w:bCs/>
            <w:noProof/>
            <w:sz w:val="24"/>
            <w:szCs w:val="24"/>
          </w:rPr>
          <w:t>2.1.</w:t>
        </w:r>
        <w:r w:rsidR="007D6428">
          <w:rPr>
            <w:rStyle w:val="Hyperlink"/>
            <w:rFonts w:ascii="Times New Roman" w:eastAsia="Times New Roman" w:hAnsi="Times New Roman" w:cs="Times New Roman"/>
            <w:bCs/>
            <w:noProof/>
            <w:sz w:val="24"/>
            <w:szCs w:val="24"/>
          </w:rPr>
          <w:t xml:space="preserve"> Detec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6F08F6D2" w14:textId="7468735A" w:rsidR="00B3312E" w:rsidRPr="001D0C99" w:rsidRDefault="001D0C99" w:rsidP="00B3312E">
      <w:pPr>
        <w:rPr>
          <w:rFonts w:ascii="Times New Roman" w:hAnsi="Times New Roman" w:cs="Times New Roman"/>
        </w:rPr>
      </w:pPr>
      <w:r>
        <w:tab/>
      </w:r>
      <w:r w:rsidR="00245DEF">
        <w:t xml:space="preserve">       </w:t>
      </w:r>
      <w:r>
        <w:t xml:space="preserve">    </w:t>
      </w:r>
      <w:r w:rsidRPr="001D0C99">
        <w:rPr>
          <w:rFonts w:ascii="Times New Roman" w:hAnsi="Times New Roman" w:cs="Times New Roman"/>
          <w:sz w:val="24"/>
          <w:szCs w:val="24"/>
        </w:rPr>
        <w:t>2.2. Wireless Communication……………………………………</w:t>
      </w:r>
      <w:r>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15</w:t>
      </w:r>
    </w:p>
    <w:p w14:paraId="15A2C860" w14:textId="07499973"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HREE…………….….…………….…………………………</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13</w:t>
      </w:r>
    </w:p>
    <w:p w14:paraId="20EDC3E6" w14:textId="661E3F06" w:rsidR="000D53CF" w:rsidRPr="00E76350" w:rsidRDefault="000D53CF" w:rsidP="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4" w:history="1">
        <w:r w:rsidR="00E76350" w:rsidRPr="00E76350">
          <w:rPr>
            <w:rStyle w:val="Hyperlink"/>
            <w:rFonts w:ascii="Times New Roman" w:eastAsia="Times New Roman" w:hAnsi="Times New Roman" w:cs="Times New Roman"/>
            <w:bCs/>
            <w:noProof/>
            <w:sz w:val="24"/>
            <w:szCs w:val="24"/>
          </w:rPr>
          <w:t>3</w:t>
        </w:r>
        <w:r w:rsidRPr="00E76350">
          <w:rPr>
            <w:rStyle w:val="Hyperlink"/>
            <w:rFonts w:ascii="Times New Roman" w:eastAsia="Times New Roman" w:hAnsi="Times New Roman" w:cs="Times New Roman"/>
            <w:bCs/>
            <w:noProof/>
            <w:sz w:val="24"/>
            <w:szCs w:val="24"/>
          </w:rPr>
          <w:t>. METHODOLOGY</w:t>
        </w:r>
      </w:hyperlink>
      <w:r w:rsidRPr="00E76350">
        <w:rPr>
          <w:rStyle w:val="Hyperlink"/>
          <w:rFonts w:ascii="Times New Roman" w:hAnsi="Times New Roman" w:cs="Times New Roman"/>
          <w:bCs/>
          <w:noProof/>
          <w:color w:val="auto"/>
          <w:sz w:val="24"/>
          <w:szCs w:val="24"/>
          <w:u w:val="none"/>
        </w:rPr>
        <w:t>……………………………………………………</w:t>
      </w:r>
      <w:r w:rsidR="00245DEF">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sidR="00E76350">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3</w:t>
      </w:r>
    </w:p>
    <w:p w14:paraId="5C810ACC" w14:textId="23DC96D2" w:rsidR="000D53CF" w:rsidRPr="00E76350" w:rsidRDefault="000D53CF" w:rsidP="000D53CF">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245DEF">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245DEF">
        <w:rPr>
          <w:rStyle w:val="Hyperlink"/>
          <w:rFonts w:ascii="Times New Roman" w:hAnsi="Times New Roman" w:cs="Times New Roman"/>
          <w:bCs/>
          <w:noProof/>
          <w:color w:val="auto"/>
          <w:sz w:val="24"/>
          <w:szCs w:val="24"/>
          <w:u w:val="none"/>
        </w:rPr>
        <w:t xml:space="preserve">   </w:t>
      </w:r>
      <w:r w:rsidR="001D0C99">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E76350" w:rsidRPr="00E76350">
        <w:rPr>
          <w:rStyle w:val="Hyperlink"/>
          <w:rFonts w:ascii="Times New Roman" w:eastAsia="Times New Roman" w:hAnsi="Times New Roman" w:cs="Times New Roman"/>
          <w:bCs/>
          <w:noProof/>
          <w:color w:val="auto"/>
          <w:sz w:val="24"/>
          <w:szCs w:val="24"/>
          <w:u w:val="none"/>
        </w:rPr>
        <w:t>3</w:t>
      </w:r>
      <w:r w:rsidRPr="00E76350">
        <w:rPr>
          <w:rStyle w:val="Hyperlink"/>
          <w:rFonts w:ascii="Times New Roman" w:eastAsia="Times New Roman" w:hAnsi="Times New Roman" w:cs="Times New Roman"/>
          <w:bCs/>
          <w:noProof/>
          <w:color w:val="auto"/>
          <w:sz w:val="24"/>
          <w:szCs w:val="24"/>
          <w:u w:val="none"/>
        </w:rPr>
        <w:t>.1.</w:t>
      </w:r>
      <w:r w:rsidRPr="00E76350">
        <w:rPr>
          <w:rFonts w:ascii="Times New Roman" w:hAnsi="Times New Roman" w:cs="Times New Roman"/>
          <w:bCs/>
          <w:noProof/>
          <w:webHidden/>
          <w:sz w:val="24"/>
          <w:szCs w:val="24"/>
        </w:rPr>
        <w:tab/>
        <w:t>13</w:t>
      </w:r>
    </w:p>
    <w:p w14:paraId="041F1138" w14:textId="4E11DC7A" w:rsidR="00E76350" w:rsidRPr="00E76350" w:rsidRDefault="00E76350" w:rsidP="00E76350">
      <w:pPr>
        <w:rPr>
          <w:rFonts w:ascii="Times New Roman" w:hAnsi="Times New Roman" w:cs="Times New Roman"/>
          <w:bCs/>
          <w:sz w:val="24"/>
          <w:szCs w:val="24"/>
        </w:rPr>
      </w:pPr>
      <w:r w:rsidRPr="00E76350">
        <w:rPr>
          <w:rFonts w:ascii="Times New Roman" w:hAnsi="Times New Roman" w:cs="Times New Roman"/>
          <w:bCs/>
          <w:sz w:val="24"/>
          <w:szCs w:val="24"/>
        </w:rPr>
        <w:t>CHAPTER FOUR…………….….……………….……</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14</w:t>
      </w:r>
    </w:p>
    <w:p w14:paraId="36E4445F" w14:textId="3E8EB5B2"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4" w:history="1">
        <w:r w:rsidRPr="00E76350">
          <w:rPr>
            <w:rStyle w:val="Hyperlink"/>
            <w:rFonts w:ascii="Times New Roman" w:eastAsia="Times New Roman" w:hAnsi="Times New Roman" w:cs="Times New Roman"/>
            <w:bCs/>
            <w:noProof/>
            <w:sz w:val="24"/>
            <w:szCs w:val="24"/>
          </w:rPr>
          <w:t xml:space="preserve">4. </w:t>
        </w:r>
        <w:r w:rsidRPr="00E76350">
          <w:rPr>
            <w:rStyle w:val="Hyperlink"/>
            <w:rFonts w:ascii="Times New Roman" w:eastAsia="Times New Roman" w:hAnsi="Times New Roman" w:cs="Times New Roman"/>
            <w:bCs/>
            <w:noProof/>
            <w:sz w:val="24"/>
            <w:szCs w:val="24"/>
            <w:u w:val="none"/>
          </w:rPr>
          <w:t>EXPECTED</w:t>
        </w:r>
      </w:hyperlink>
      <w:r w:rsidRPr="00E76350">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color w:val="auto"/>
          <w:sz w:val="24"/>
          <w:szCs w:val="24"/>
          <w:u w:val="none"/>
        </w:rPr>
        <w:t>RESULTS…………………………</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sidR="00245DEF">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4</w:t>
      </w:r>
    </w:p>
    <w:p w14:paraId="6E1FBEBC" w14:textId="361C8E0E" w:rsidR="00E76350" w:rsidRPr="00E76350" w:rsidRDefault="00E76350" w:rsidP="00E76350">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245DEF">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Pr="00E76350">
        <w:rPr>
          <w:rStyle w:val="Hyperlink"/>
          <w:rFonts w:ascii="Times New Roman" w:hAnsi="Times New Roman" w:cs="Times New Roman"/>
          <w:bCs/>
          <w:noProof/>
          <w:color w:val="auto"/>
          <w:sz w:val="24"/>
          <w:szCs w:val="24"/>
          <w:u w:val="none"/>
        </w:rPr>
        <w:t xml:space="preserve"> </w:t>
      </w:r>
      <w:r w:rsidRPr="00E76350">
        <w:rPr>
          <w:rStyle w:val="Hyperlink"/>
          <w:rFonts w:ascii="Times New Roman" w:eastAsia="Times New Roman" w:hAnsi="Times New Roman" w:cs="Times New Roman"/>
          <w:bCs/>
          <w:noProof/>
          <w:color w:val="auto"/>
          <w:sz w:val="24"/>
          <w:szCs w:val="24"/>
          <w:u w:val="none"/>
        </w:rPr>
        <w:t>4.1.</w:t>
      </w:r>
      <w:r w:rsidRPr="00E76350">
        <w:rPr>
          <w:rFonts w:ascii="Times New Roman" w:hAnsi="Times New Roman" w:cs="Times New Roman"/>
          <w:bCs/>
          <w:noProof/>
          <w:webHidden/>
          <w:sz w:val="24"/>
          <w:szCs w:val="24"/>
        </w:rPr>
        <w:tab/>
        <w:t>14</w:t>
      </w:r>
    </w:p>
    <w:p w14:paraId="7CC12D7A" w14:textId="77777777" w:rsidR="000D53CF" w:rsidRPr="00E76350" w:rsidRDefault="002569AF" w:rsidP="000D53CF">
      <w:pPr>
        <w:pStyle w:val="TOC1"/>
        <w:tabs>
          <w:tab w:val="right" w:leader="dot" w:pos="9372"/>
        </w:tabs>
        <w:rPr>
          <w:rFonts w:ascii="Times New Roman" w:eastAsiaTheme="minorEastAsia" w:hAnsi="Times New Roman" w:cs="Times New Roman"/>
          <w:bCs/>
          <w:noProof/>
          <w:sz w:val="24"/>
          <w:szCs w:val="24"/>
          <w:lang w:val="en-KE" w:eastAsia="en-KE"/>
        </w:rPr>
      </w:pPr>
      <w:hyperlink w:anchor="_Toc77059117" w:history="1">
        <w:r w:rsidR="000D53CF" w:rsidRPr="00E76350">
          <w:rPr>
            <w:rStyle w:val="Hyperlink"/>
            <w:rFonts w:ascii="Times New Roman" w:eastAsia="Times New Roman" w:hAnsi="Times New Roman" w:cs="Times New Roman"/>
            <w:bCs/>
            <w:noProof/>
            <w:sz w:val="24"/>
            <w:szCs w:val="24"/>
          </w:rPr>
          <w:t>BUDGET</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7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212EF146" w14:textId="6003D031" w:rsidR="000D53CF"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8" w:history="1">
        <w:r w:rsidR="000D53CF" w:rsidRPr="00E76350">
          <w:rPr>
            <w:rStyle w:val="Hyperlink"/>
            <w:rFonts w:ascii="Times New Roman" w:eastAsia="Times New Roman" w:hAnsi="Times New Roman" w:cs="Times New Roman"/>
            <w:bCs/>
            <w:noProof/>
            <w:sz w:val="24"/>
            <w:szCs w:val="24"/>
          </w:rPr>
          <w:t>(sample)</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8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6A775236" w14:textId="18846B9F" w:rsidR="005654EF" w:rsidRPr="00E76350" w:rsidRDefault="002569AF">
      <w:pPr>
        <w:pStyle w:val="TOC1"/>
        <w:tabs>
          <w:tab w:val="right" w:leader="dot" w:pos="9372"/>
        </w:tabs>
        <w:rPr>
          <w:rStyle w:val="Hyperlink"/>
          <w:rFonts w:ascii="Times New Roman" w:hAnsi="Times New Roman" w:cs="Times New Roman"/>
          <w:bCs/>
          <w:noProof/>
          <w:sz w:val="24"/>
          <w:szCs w:val="24"/>
        </w:rPr>
      </w:pPr>
      <w:hyperlink w:anchor="_Toc77059116" w:history="1">
        <w:r w:rsidR="00E76350" w:rsidRPr="00E76350">
          <w:rPr>
            <w:rStyle w:val="Hyperlink"/>
            <w:rFonts w:ascii="Times New Roman" w:eastAsia="Times New Roman" w:hAnsi="Times New Roman" w:cs="Times New Roman"/>
            <w:bCs/>
            <w:noProof/>
            <w:sz w:val="24"/>
            <w:szCs w:val="24"/>
          </w:rPr>
          <w:t>TIME PLAN</w:t>
        </w:r>
        <w:r w:rsidR="005654EF" w:rsidRPr="00E76350">
          <w:rPr>
            <w:rFonts w:ascii="Times New Roman" w:hAnsi="Times New Roman" w:cs="Times New Roman"/>
            <w:bCs/>
            <w:noProof/>
            <w:webHidden/>
            <w:sz w:val="24"/>
            <w:szCs w:val="24"/>
          </w:rPr>
          <w:tab/>
        </w:r>
        <w:r w:rsidR="00E76350" w:rsidRPr="00E76350">
          <w:rPr>
            <w:rFonts w:ascii="Times New Roman" w:hAnsi="Times New Roman" w:cs="Times New Roman"/>
            <w:bCs/>
            <w:noProof/>
            <w:webHidden/>
            <w:sz w:val="24"/>
            <w:szCs w:val="24"/>
          </w:rPr>
          <w:t>17</w:t>
        </w:r>
      </w:hyperlink>
    </w:p>
    <w:p w14:paraId="2B215FF2" w14:textId="7D0FA51F"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8" w:history="1">
        <w:r w:rsidRPr="00E76350">
          <w:rPr>
            <w:rStyle w:val="Hyperlink"/>
            <w:rFonts w:ascii="Times New Roman" w:eastAsia="Times New Roman" w:hAnsi="Times New Roman" w:cs="Times New Roman"/>
            <w:bCs/>
            <w:noProof/>
            <w:sz w:val="24"/>
            <w:szCs w:val="24"/>
          </w:rPr>
          <w:t>(sampl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18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7</w:t>
        </w:r>
        <w:r w:rsidRPr="00E76350">
          <w:rPr>
            <w:rFonts w:ascii="Times New Roman" w:hAnsi="Times New Roman" w:cs="Times New Roman"/>
            <w:bCs/>
            <w:noProof/>
            <w:webHidden/>
            <w:sz w:val="24"/>
            <w:szCs w:val="24"/>
          </w:rPr>
          <w:fldChar w:fldCharType="end"/>
        </w:r>
      </w:hyperlink>
    </w:p>
    <w:p w14:paraId="77CD3399" w14:textId="4C58F0B2" w:rsidR="00243DB5" w:rsidRPr="00E76350" w:rsidRDefault="002569AF" w:rsidP="00E76350">
      <w:pPr>
        <w:pStyle w:val="TOC1"/>
        <w:tabs>
          <w:tab w:val="right" w:leader="dot" w:pos="9372"/>
        </w:tabs>
        <w:rPr>
          <w:rFonts w:eastAsiaTheme="minorEastAsia"/>
          <w:bCs/>
          <w:noProof/>
          <w:lang w:val="en-KE" w:eastAsia="en-KE"/>
        </w:rPr>
      </w:pPr>
      <w:hyperlink w:anchor="_Toc77059117" w:history="1">
        <w:r w:rsidR="00E76350" w:rsidRPr="00E76350">
          <w:rPr>
            <w:rStyle w:val="Hyperlink"/>
            <w:rFonts w:ascii="Times New Roman" w:eastAsia="Times New Roman" w:hAnsi="Times New Roman" w:cs="Times New Roman"/>
            <w:bCs/>
            <w:noProof/>
            <w:sz w:val="24"/>
            <w:szCs w:val="24"/>
          </w:rPr>
          <w:t>REFERENC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w:t>
        </w:r>
        <w:r w:rsidR="00E76350"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r w:rsidR="005654EF" w:rsidRPr="00976BD1">
        <w:rPr>
          <w:rFonts w:ascii="Times New Roman" w:hAnsi="Times New Roman" w:cs="Times New Roman"/>
          <w:bCs/>
          <w:sz w:val="24"/>
          <w:szCs w:val="24"/>
        </w:rPr>
        <w:fldChar w:fldCharType="end"/>
      </w:r>
      <w:r w:rsidR="00243DB5">
        <w:rPr>
          <w:rFonts w:ascii="Times New Roman" w:hAnsi="Times New Roman" w:cs="Times New Roman"/>
          <w:b/>
          <w:sz w:val="24"/>
          <w:szCs w:val="24"/>
        </w:rPr>
        <w:br w:type="page"/>
      </w:r>
    </w:p>
    <w:p w14:paraId="16415D42" w14:textId="77777777" w:rsidR="00243DB5" w:rsidRPr="005654EF" w:rsidRDefault="00243DB5" w:rsidP="00243DB5">
      <w:pPr>
        <w:jc w:val="center"/>
        <w:rPr>
          <w:rFonts w:ascii="Times New Roman" w:hAnsi="Times New Roman" w:cs="Times New Roman"/>
          <w:b/>
          <w:sz w:val="28"/>
          <w:szCs w:val="28"/>
        </w:rPr>
      </w:pPr>
      <w:r w:rsidRPr="005654EF">
        <w:rPr>
          <w:rFonts w:ascii="Times New Roman" w:hAnsi="Times New Roman" w:cs="Times New Roman"/>
          <w:b/>
          <w:sz w:val="28"/>
          <w:szCs w:val="28"/>
        </w:rPr>
        <w:lastRenderedPageBreak/>
        <w:t>LIST OF FIGURES</w:t>
      </w:r>
    </w:p>
    <w:p w14:paraId="493D1D21" w14:textId="03DD38E6" w:rsidR="00AB6BBC" w:rsidRDefault="00AB6BBC"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AB6BBC">
        <w:rPr>
          <w:rFonts w:ascii="Times New Roman" w:eastAsia="Times New Roman" w:hAnsi="Times New Roman" w:cs="Times New Roman"/>
          <w:bCs/>
          <w:color w:val="000000"/>
          <w:sz w:val="24"/>
          <w:szCs w:val="24"/>
        </w:rPr>
        <w:t>Fig 2.1 Digital Image Processing. Recognition of pets</w:t>
      </w:r>
    </w:p>
    <w:p w14:paraId="58DC81C1" w14:textId="37FA205F" w:rsidR="00245DEF" w:rsidRPr="00AB6BBC" w:rsidRDefault="00245DEF"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ig 2.2 Internet growth (1989 – 1997)</w:t>
      </w:r>
    </w:p>
    <w:p w14:paraId="64A37D5F" w14:textId="20478426" w:rsidR="00243DB5" w:rsidRPr="00AB6BBC" w:rsidRDefault="00243DB5" w:rsidP="00AB6BBC">
      <w:pPr>
        <w:pStyle w:val="ListParagraph"/>
        <w:numPr>
          <w:ilvl w:val="0"/>
          <w:numId w:val="20"/>
        </w:numPr>
        <w:rPr>
          <w:rFonts w:ascii="Times New Roman" w:eastAsia="Times New Roman" w:hAnsi="Times New Roman" w:cs="Times New Roman"/>
          <w:b/>
          <w:color w:val="000000"/>
          <w:sz w:val="24"/>
          <w:szCs w:val="24"/>
        </w:rPr>
      </w:pPr>
      <w:r w:rsidRPr="00AB6BBC">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790895B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5046A2E0" w14:textId="77777777" w:rsidR="00617AA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p>
    <w:p w14:paraId="10A382FF" w14:textId="77777777" w:rsidR="0093177E" w:rsidRDefault="00617AA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ID – Radio Frequency Identification</w:t>
      </w:r>
    </w:p>
    <w:p w14:paraId="71F51F6B" w14:textId="77777777" w:rsidR="003631EF" w:rsidRDefault="0093177E"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DC – Automatic Identification and Data Capture</w:t>
      </w:r>
    </w:p>
    <w:p w14:paraId="792E445A" w14:textId="77777777" w:rsidR="00065713" w:rsidRDefault="003631EF"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NN – Convolution Neural Network</w:t>
      </w:r>
    </w:p>
    <w:p w14:paraId="0395A58B" w14:textId="77777777" w:rsidR="00220DF4" w:rsidRDefault="0006571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S – Short Messaging Service</w:t>
      </w:r>
    </w:p>
    <w:p w14:paraId="2C8C55C8" w14:textId="4751D923" w:rsidR="00654770" w:rsidRDefault="00220DF4"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00686AF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T – Internet of Things</w:t>
      </w:r>
      <w:r w:rsidR="00654770" w:rsidRPr="00C1077A">
        <w:rPr>
          <w:rFonts w:ascii="Times New Roman" w:eastAsia="Times New Roman" w:hAnsi="Times New Roman" w:cs="Times New Roman"/>
          <w:color w:val="000000"/>
          <w:sz w:val="24"/>
          <w:szCs w:val="24"/>
        </w:rPr>
        <w:tab/>
        <w:t xml:space="preserve">  </w:t>
      </w:r>
    </w:p>
    <w:p w14:paraId="2A03ED2E" w14:textId="08F45B31"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TML – </w:t>
      </w:r>
      <w:r w:rsidRPr="00627053">
        <w:rPr>
          <w:rFonts w:ascii="Times New Roman" w:eastAsia="Times New Roman" w:hAnsi="Times New Roman" w:cs="Times New Roman"/>
          <w:color w:val="000000"/>
          <w:sz w:val="24"/>
          <w:szCs w:val="24"/>
        </w:rPr>
        <w:t>Hyper Text Markup Language</w:t>
      </w:r>
    </w:p>
    <w:p w14:paraId="5164A4A2" w14:textId="77F06465"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CP/IP - </w:t>
      </w:r>
      <w:r w:rsidRPr="00627053">
        <w:rPr>
          <w:rFonts w:ascii="Times New Roman" w:eastAsia="Times New Roman" w:hAnsi="Times New Roman" w:cs="Times New Roman"/>
          <w:color w:val="000000"/>
          <w:sz w:val="24"/>
          <w:szCs w:val="24"/>
        </w:rPr>
        <w:t>Transmission Control Protocol/Internet Protocol</w:t>
      </w:r>
    </w:p>
    <w:p w14:paraId="5C4868E1" w14:textId="5A63E474" w:rsidR="00FF6265" w:rsidRPr="00C1077A" w:rsidRDefault="00FF6265"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 Liquid Crystal Display</w:t>
      </w:r>
    </w:p>
    <w:p w14:paraId="1EC39C0C" w14:textId="77777777"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 xml:space="preserve">CHAPTER ONE </w:t>
      </w:r>
    </w:p>
    <w:p w14:paraId="0BAAC6D1"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12" w:name="_Toc77058891"/>
      <w:bookmarkStart w:id="13" w:name="_Toc77059105"/>
      <w:r w:rsidRPr="00654770">
        <w:rPr>
          <w:rFonts w:ascii="Times New Roman" w:eastAsia="Times New Roman" w:hAnsi="Times New Roman" w:cs="Times New Roman"/>
          <w:b/>
          <w:color w:val="000000"/>
          <w:sz w:val="24"/>
          <w:szCs w:val="24"/>
        </w:rPr>
        <w:t xml:space="preserve">1. </w:t>
      </w:r>
      <w:r w:rsidRPr="005654EF">
        <w:rPr>
          <w:rFonts w:ascii="Times New Roman" w:eastAsia="Times New Roman" w:hAnsi="Times New Roman" w:cs="Times New Roman"/>
          <w:b/>
          <w:color w:val="000000"/>
          <w:sz w:val="28"/>
          <w:szCs w:val="28"/>
        </w:rPr>
        <w:t>INTRODUCTION</w:t>
      </w:r>
      <w:bookmarkEnd w:id="12"/>
      <w:bookmarkEnd w:id="13"/>
      <w:r w:rsidRPr="005654EF">
        <w:rPr>
          <w:rFonts w:ascii="Times New Roman" w:eastAsia="Times New Roman" w:hAnsi="Times New Roman" w:cs="Times New Roman"/>
          <w:b/>
          <w:color w:val="000000"/>
          <w:sz w:val="28"/>
          <w:szCs w:val="28"/>
        </w:rPr>
        <w:t xml:space="preserve">  </w:t>
      </w:r>
    </w:p>
    <w:p w14:paraId="3199E59E" w14:textId="77777777" w:rsidR="00654770" w:rsidRP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4" w:name="_Toc77058892"/>
      <w:bookmarkStart w:id="15" w:name="_Toc77059106"/>
      <w:r w:rsidRPr="00654770">
        <w:rPr>
          <w:rFonts w:ascii="Times New Roman" w:eastAsia="Times New Roman" w:hAnsi="Times New Roman" w:cs="Times New Roman"/>
          <w:b/>
          <w:color w:val="000000"/>
          <w:sz w:val="24"/>
          <w:szCs w:val="24"/>
        </w:rPr>
        <w:t>1.1. Background Information</w:t>
      </w:r>
      <w:bookmarkEnd w:id="14"/>
      <w:bookmarkEnd w:id="15"/>
      <w:r w:rsidRPr="00654770">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327003C2" w:rsidR="00467C1E" w:rsidRDefault="00212D62"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th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 The choice to live with a pet varied from one person to the other and the reasons included aesthetic appeal and simply personal fascination of the animal.</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79D241F5" w:rsidR="00271DA0" w:rsidRPr="0005449B" w:rsidRDefault="00815177"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t>
      </w:r>
      <w:proofErr w:type="spellStart"/>
      <w:r>
        <w:rPr>
          <w:rFonts w:ascii="Times New Roman" w:eastAsia="Times New Roman" w:hAnsi="Times New Roman" w:cs="Times New Roman"/>
          <w:color w:val="000000"/>
          <w:sz w:val="24"/>
          <w:szCs w:val="24"/>
        </w:rPr>
        <w:t>well being</w:t>
      </w:r>
      <w:proofErr w:type="spellEnd"/>
      <w:r>
        <w:rPr>
          <w:rFonts w:ascii="Times New Roman" w:eastAsia="Times New Roman" w:hAnsi="Times New Roman" w:cs="Times New Roman"/>
          <w:color w:val="000000"/>
          <w:sz w:val="24"/>
          <w:szCs w:val="24"/>
        </w:rPr>
        <w:t xml:space="preserve">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Pet keeping, Serpell (2003), was as a result of anthropomorphism which was the tendency of humans to project mental states onto non-human species, which was dated back to the </w:t>
      </w:r>
      <w:r w:rsidR="0005449B" w:rsidRPr="0005449B">
        <w:rPr>
          <w:rFonts w:ascii="Times New Roman" w:eastAsia="Times New Roman" w:hAnsi="Times New Roman" w:cs="Times New Roman"/>
          <w:i/>
          <w:iCs/>
          <w:color w:val="000000"/>
          <w:sz w:val="24"/>
          <w:szCs w:val="24"/>
        </w:rPr>
        <w:t>Homo Sapiens</w:t>
      </w:r>
      <w:r w:rsidR="0005449B">
        <w:rPr>
          <w:rFonts w:ascii="Times New Roman" w:eastAsia="Times New Roman" w:hAnsi="Times New Roman" w:cs="Times New Roman"/>
          <w:i/>
          <w:iCs/>
          <w:color w:val="000000"/>
          <w:sz w:val="24"/>
          <w:szCs w:val="24"/>
        </w:rPr>
        <w:t xml:space="preserve">. </w:t>
      </w:r>
      <w:r w:rsidR="0005449B">
        <w:rPr>
          <w:rFonts w:ascii="Times New Roman" w:eastAsia="Times New Roman" w:hAnsi="Times New Roman" w:cs="Times New Roman"/>
          <w:color w:val="000000"/>
          <w:sz w:val="24"/>
          <w:szCs w:val="24"/>
        </w:rPr>
        <w:t xml:space="preserve">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p w14:paraId="67C0C197" w14:textId="63D20CDE"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452FD3">
        <w:rPr>
          <w:rFonts w:ascii="Times New Roman" w:eastAsia="Times New Roman" w:hAnsi="Times New Roman" w:cs="Times New Roman"/>
          <w:color w:val="000000"/>
          <w:sz w:val="24"/>
          <w:szCs w:val="24"/>
        </w:rPr>
        <w:t>.</w:t>
      </w:r>
      <w:r w:rsidR="00D71E37">
        <w:rPr>
          <w:rFonts w:ascii="Times New Roman" w:eastAsia="Times New Roman" w:hAnsi="Times New Roman" w:cs="Times New Roman"/>
          <w:color w:val="000000"/>
          <w:sz w:val="24"/>
          <w:szCs w:val="24"/>
        </w:rPr>
        <w:t xml:space="preserve"> Pets offer great companionship and have been noted to have a great contribution to the social health, well-being and even physical health of their owners. A further analysis demonstrated that some health issues including high survival rates from myocardial problems, reduced risk of cardiovascular problems and a reduced risk to asthma have been accredited to people who have pets</w:t>
      </w:r>
      <w:r w:rsidR="00CA2BC5">
        <w:rPr>
          <w:rFonts w:ascii="Times New Roman" w:eastAsia="Times New Roman" w:hAnsi="Times New Roman" w:cs="Times New Roman"/>
          <w:color w:val="000000"/>
          <w:sz w:val="24"/>
          <w:szCs w:val="24"/>
        </w:rPr>
        <w:t>.</w:t>
      </w:r>
      <w:r w:rsidR="00023569">
        <w:rPr>
          <w:rFonts w:ascii="Times New Roman" w:eastAsia="Times New Roman" w:hAnsi="Times New Roman" w:cs="Times New Roman"/>
          <w:color w:val="000000"/>
          <w:sz w:val="24"/>
          <w:szCs w:val="24"/>
        </w:rPr>
        <w:t xml:space="preserve"> 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58EA1FF5"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ving seen the significance of pets,</w:t>
      </w:r>
      <w:r w:rsidR="00CC0A36">
        <w:rPr>
          <w:rFonts w:ascii="Times New Roman" w:eastAsia="Times New Roman" w:hAnsi="Times New Roman" w:cs="Times New Roman"/>
          <w:color w:val="000000"/>
          <w:sz w:val="24"/>
          <w:szCs w:val="24"/>
        </w:rPr>
        <w:t xml:space="preserve"> it is clear that the </w:t>
      </w:r>
      <w:r>
        <w:rPr>
          <w:rFonts w:ascii="Times New Roman" w:eastAsia="Times New Roman" w:hAnsi="Times New Roman" w:cs="Times New Roman"/>
          <w:color w:val="000000"/>
          <w:sz w:val="24"/>
          <w:szCs w:val="24"/>
        </w:rPr>
        <w:t>health</w:t>
      </w:r>
      <w:r w:rsidR="00CC0A36">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 xml:space="preserve">these animals </w:t>
      </w:r>
      <w:r w:rsidR="00CC0A36">
        <w:rPr>
          <w:rFonts w:ascii="Times New Roman" w:eastAsia="Times New Roman" w:hAnsi="Times New Roman" w:cs="Times New Roman"/>
          <w:color w:val="000000"/>
          <w:sz w:val="24"/>
          <w:szCs w:val="24"/>
        </w:rPr>
        <w:t xml:space="preserve">is </w:t>
      </w:r>
      <w:r>
        <w:rPr>
          <w:rFonts w:ascii="Times New Roman" w:eastAsia="Times New Roman" w:hAnsi="Times New Roman" w:cs="Times New Roman"/>
          <w:color w:val="000000"/>
          <w:sz w:val="24"/>
          <w:szCs w:val="24"/>
        </w:rPr>
        <w:t>of equal</w:t>
      </w:r>
      <w:r w:rsidR="00CC0A36">
        <w:rPr>
          <w:rFonts w:ascii="Times New Roman" w:eastAsia="Times New Roman" w:hAnsi="Times New Roman" w:cs="Times New Roman"/>
          <w:color w:val="000000"/>
          <w:sz w:val="24"/>
          <w:szCs w:val="24"/>
        </w:rPr>
        <w:t xml:space="preserve"> important as </w:t>
      </w:r>
      <w:r>
        <w:rPr>
          <w:rFonts w:ascii="Times New Roman" w:eastAsia="Times New Roman" w:hAnsi="Times New Roman" w:cs="Times New Roman"/>
          <w:color w:val="000000"/>
          <w:sz w:val="24"/>
          <w:szCs w:val="24"/>
        </w:rPr>
        <w:t>that of humans. How an owner treats a pet determines its growth and overall well-being. The feeding program is especially a crucial factor in the life of pets as different pets have feeding programs.</w:t>
      </w:r>
      <w:r w:rsidR="00C81AD9">
        <w:rPr>
          <w:rFonts w:ascii="Times New Roman" w:eastAsia="Times New Roman" w:hAnsi="Times New Roman" w:cs="Times New Roman"/>
          <w:color w:val="000000"/>
          <w:sz w:val="24"/>
          <w:szCs w:val="24"/>
        </w:rPr>
        <w:t xml:space="preserve"> In a present study, 79% of dogs and 90% of cats fed on conventional food. 64%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617AAA">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eviously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C81AD9">
        <w:rPr>
          <w:rFonts w:ascii="Times New Roman" w:eastAsia="Times New Roman" w:hAnsi="Times New Roman" w:cs="Times New Roman"/>
          <w:color w:val="000000"/>
          <w:sz w:val="24"/>
          <w:szCs w:val="24"/>
        </w:rPr>
        <w:t xml:space="preserve">. Pets that were fed on raw foods </w:t>
      </w:r>
      <w:r w:rsidR="00B571E3">
        <w:rPr>
          <w:rFonts w:ascii="Times New Roman" w:eastAsia="Times New Roman" w:hAnsi="Times New Roman" w:cs="Times New Roman"/>
          <w:color w:val="000000"/>
          <w:sz w:val="24"/>
          <w:szCs w:val="24"/>
        </w:rPr>
        <w:t>were prone to various nutritional illnesses</w:t>
      </w:r>
      <w:r w:rsidR="00C81AD9">
        <w:rPr>
          <w:rFonts w:ascii="Times New Roman" w:eastAsia="Times New Roman" w:hAnsi="Times New Roman" w:cs="Times New Roman"/>
          <w:color w:val="000000"/>
          <w:sz w:val="24"/>
          <w:szCs w:val="24"/>
        </w:rPr>
        <w:t xml:space="preserve"> while pets that were fed commercial foods </w:t>
      </w:r>
      <w:r w:rsidR="00B571E3">
        <w:rPr>
          <w:rFonts w:ascii="Times New Roman" w:eastAsia="Times New Roman" w:hAnsi="Times New Roman" w:cs="Times New Roman"/>
          <w:color w:val="000000"/>
          <w:sz w:val="24"/>
          <w:szCs w:val="24"/>
        </w:rPr>
        <w:t xml:space="preserve">had a higher chance of survival.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 and the Kum-Pet Feeding Device for Animals was among the initial feeders to receive a patent on February 1947.  </w:t>
      </w:r>
    </w:p>
    <w:p w14:paraId="0CCEEC38" w14:textId="77777777" w:rsidR="00CA7C8C" w:rsidRDefault="00CA7C8C" w:rsidP="006D0487">
      <w:pPr>
        <w:spacing w:after="0" w:line="360" w:lineRule="auto"/>
        <w:ind w:left="22" w:hanging="11"/>
        <w:jc w:val="both"/>
        <w:rPr>
          <w:rFonts w:ascii="Times New Roman" w:eastAsia="Times New Roman" w:hAnsi="Times New Roman" w:cs="Times New Roman"/>
          <w:color w:val="000000"/>
          <w:sz w:val="24"/>
          <w:szCs w:val="24"/>
        </w:rPr>
      </w:pPr>
    </w:p>
    <w:p w14:paraId="0D369842" w14:textId="75674847" w:rsidR="00666AAC" w:rsidRDefault="00CA7C8C" w:rsidP="00617AAA">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164CC81A" w14:textId="77777777" w:rsidR="00BB128A" w:rsidRPr="00654770" w:rsidRDefault="00BB128A" w:rsidP="00617AAA">
      <w:pPr>
        <w:spacing w:after="0" w:line="360" w:lineRule="auto"/>
        <w:ind w:left="22" w:hanging="11"/>
        <w:jc w:val="both"/>
        <w:rPr>
          <w:rFonts w:ascii="Times New Roman" w:eastAsia="Times New Roman" w:hAnsi="Times New Roman" w:cs="Times New Roman"/>
          <w:color w:val="000000"/>
          <w:sz w:val="24"/>
          <w:szCs w:val="24"/>
        </w:rPr>
      </w:pPr>
    </w:p>
    <w:p w14:paraId="4AA497DD" w14:textId="32D84EC2" w:rsid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6" w:name="_Toc77058893"/>
      <w:bookmarkStart w:id="17" w:name="_Toc77059107"/>
      <w:r w:rsidRPr="00654770">
        <w:rPr>
          <w:rFonts w:ascii="Times New Roman" w:eastAsia="Times New Roman" w:hAnsi="Times New Roman" w:cs="Times New Roman"/>
          <w:b/>
          <w:color w:val="000000"/>
          <w:sz w:val="24"/>
          <w:szCs w:val="24"/>
        </w:rPr>
        <w:t>1.2. Problem Statement</w:t>
      </w:r>
      <w:bookmarkEnd w:id="16"/>
      <w:bookmarkEnd w:id="17"/>
      <w:r w:rsidRPr="00654770">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0AC67FF8"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ans have grown fond of pets over the recent years and this has led to an increase in population of pet owners. Pets serve the purpose of entertainment to most people and therefore as a pet owner </w:t>
      </w:r>
      <w:r>
        <w:rPr>
          <w:rFonts w:ascii="Times New Roman" w:eastAsia="Times New Roman" w:hAnsi="Times New Roman" w:cs="Times New Roman"/>
          <w:color w:val="000000"/>
          <w:sz w:val="24"/>
          <w:szCs w:val="24"/>
        </w:rPr>
        <w:lastRenderedPageBreak/>
        <w:t xml:space="preserve">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Pets that feed on commercial foods have been noted to have a stronger immune system and a higher life span. In addition, most pet owners still do not know how much a pet should feed thereby end up underfeeding or overfeeding the pet, which may lead to death of the animal. This problem is either due to </w:t>
      </w:r>
      <w:r w:rsidR="006104D1">
        <w:rPr>
          <w:rFonts w:ascii="Times New Roman" w:eastAsia="Times New Roman" w:hAnsi="Times New Roman" w:cs="Times New Roman"/>
          <w:color w:val="000000"/>
          <w:sz w:val="24"/>
          <w:szCs w:val="24"/>
        </w:rPr>
        <w:t>a dearth</w:t>
      </w:r>
      <w:r>
        <w:rPr>
          <w:rFonts w:ascii="Times New Roman" w:eastAsia="Times New Roman" w:hAnsi="Times New Roman" w:cs="Times New Roman"/>
          <w:color w:val="000000"/>
          <w:sz w:val="24"/>
          <w:szCs w:val="24"/>
        </w:rPr>
        <w:t xml:space="preserve"> of the relevant</w:t>
      </w:r>
      <w:r w:rsidR="006104D1">
        <w:rPr>
          <w:rFonts w:ascii="Times New Roman" w:eastAsia="Times New Roman" w:hAnsi="Times New Roman" w:cs="Times New Roman"/>
          <w:color w:val="000000"/>
          <w:sz w:val="24"/>
          <w:szCs w:val="24"/>
        </w:rPr>
        <w:t xml:space="preserve"> information or also due to financial status of the individual</w:t>
      </w:r>
      <w:r w:rsidR="004A1B6E">
        <w:rPr>
          <w:rFonts w:ascii="Times New Roman" w:eastAsia="Times New Roman" w:hAnsi="Times New Roman" w:cs="Times New Roman"/>
          <w:color w:val="000000"/>
          <w:sz w:val="24"/>
          <w:szCs w:val="24"/>
        </w:rPr>
        <w:t>.</w:t>
      </w:r>
    </w:p>
    <w:p w14:paraId="2762CF61" w14:textId="429B3EDF" w:rsidR="00654770" w:rsidRPr="00243DB5"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some</w:t>
      </w:r>
      <w:r w:rsidR="006104D1">
        <w:rPr>
          <w:rFonts w:ascii="Times New Roman" w:eastAsia="Times New Roman" w:hAnsi="Times New Roman" w:cs="Times New Roman"/>
          <w:color w:val="000000"/>
          <w:sz w:val="24"/>
          <w:szCs w:val="24"/>
        </w:rPr>
        <w:t xml:space="preserve"> owners who are financially capabl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3EE6287C" w:rsidR="00654770" w:rsidRDefault="00654770"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bookmarkStart w:id="18" w:name="_Toc77058894"/>
      <w:bookmarkStart w:id="19" w:name="_Toc77059108"/>
      <w:r w:rsidRPr="00654770">
        <w:rPr>
          <w:rFonts w:ascii="Times New Roman" w:eastAsia="Times New Roman" w:hAnsi="Times New Roman" w:cs="Times New Roman"/>
          <w:b/>
          <w:color w:val="000000"/>
          <w:sz w:val="24"/>
          <w:szCs w:val="24"/>
        </w:rPr>
        <w:t>1.3. Project Justification</w:t>
      </w:r>
      <w:bookmarkEnd w:id="18"/>
      <w:bookmarkEnd w:id="19"/>
      <w:r w:rsidRPr="00654770">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66F2592A"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and this will lead to efficiency. Moreover, given that each pet has a different feeding pattern and/or the pets are expected to be growing hence change in the feeding 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31F5904C" w:rsidR="00493F01" w:rsidRPr="00654770"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338A7B60" w14:textId="427EBC2C" w:rsidR="00654770" w:rsidRPr="00654770" w:rsidRDefault="00C267BE"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20" w:name="_Toc77058895"/>
      <w:bookmarkStart w:id="21" w:name="_Toc77059109"/>
      <w:r>
        <w:rPr>
          <w:rFonts w:ascii="Times New Roman" w:eastAsia="Times New Roman" w:hAnsi="Times New Roman" w:cs="Times New Roman"/>
          <w:b/>
          <w:color w:val="000000"/>
          <w:sz w:val="24"/>
          <w:szCs w:val="24"/>
        </w:rPr>
        <w:lastRenderedPageBreak/>
        <w:t>2.</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OBJECTIVES</w:t>
      </w:r>
      <w:bookmarkEnd w:id="20"/>
      <w:bookmarkEnd w:id="21"/>
      <w:r w:rsidR="00654770" w:rsidRPr="00473C4B">
        <w:rPr>
          <w:rFonts w:ascii="Times New Roman" w:eastAsia="Times New Roman" w:hAnsi="Times New Roman" w:cs="Times New Roman"/>
          <w:b/>
          <w:color w:val="000000"/>
          <w:sz w:val="28"/>
          <w:szCs w:val="28"/>
          <w:vertAlign w:val="subscript"/>
        </w:rPr>
        <w:t xml:space="preserve"> </w:t>
      </w:r>
      <w:r w:rsidR="00654770" w:rsidRPr="00473C4B">
        <w:rPr>
          <w:rFonts w:ascii="Times New Roman" w:eastAsia="Times New Roman" w:hAnsi="Times New Roman" w:cs="Times New Roman"/>
          <w:b/>
          <w:color w:val="000000"/>
          <w:sz w:val="28"/>
          <w:szCs w:val="28"/>
        </w:rPr>
        <w:t xml:space="preserve"> </w:t>
      </w:r>
    </w:p>
    <w:p w14:paraId="099AA54E" w14:textId="3F7004A1" w:rsidR="003227B3" w:rsidRDefault="00C267BE" w:rsidP="003227B3">
      <w:pPr>
        <w:keepNext/>
        <w:keepLines/>
        <w:spacing w:after="114" w:line="242" w:lineRule="auto"/>
        <w:ind w:left="10" w:right="-15" w:hanging="10"/>
        <w:outlineLvl w:val="1"/>
        <w:rPr>
          <w:rFonts w:ascii="Times New Roman" w:eastAsia="Times New Roman" w:hAnsi="Times New Roman" w:cs="Times New Roman"/>
          <w:color w:val="000000"/>
          <w:sz w:val="24"/>
          <w:szCs w:val="24"/>
        </w:rPr>
      </w:pPr>
      <w:bookmarkStart w:id="22" w:name="_Toc77058896"/>
      <w:bookmarkStart w:id="23" w:name="_Toc77059110"/>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 xml:space="preserve">.1. MAIN </w:t>
      </w:r>
      <w:commentRangeStart w:id="24"/>
      <w:r w:rsidR="00654770" w:rsidRPr="00654770">
        <w:rPr>
          <w:rFonts w:ascii="Times New Roman" w:eastAsia="Times New Roman" w:hAnsi="Times New Roman" w:cs="Times New Roman"/>
          <w:b/>
          <w:color w:val="000000"/>
          <w:sz w:val="24"/>
          <w:szCs w:val="24"/>
        </w:rPr>
        <w:t>OBJECTIVES</w:t>
      </w:r>
      <w:commentRangeEnd w:id="24"/>
      <w:r w:rsidR="00654770" w:rsidRPr="00243DB5">
        <w:rPr>
          <w:rFonts w:ascii="Times New Roman" w:eastAsia="Times New Roman" w:hAnsi="Times New Roman" w:cs="Times New Roman"/>
          <w:color w:val="000000"/>
          <w:sz w:val="24"/>
          <w:szCs w:val="24"/>
        </w:rPr>
        <w:commentReference w:id="24"/>
      </w:r>
      <w:bookmarkEnd w:id="22"/>
      <w:bookmarkEnd w:id="23"/>
      <w:r w:rsidR="00654770" w:rsidRPr="00654770">
        <w:rPr>
          <w:rFonts w:ascii="Times New Roman" w:eastAsia="Times New Roman" w:hAnsi="Times New Roman" w:cs="Times New Roman"/>
          <w:b/>
          <w:color w:val="000000"/>
          <w:sz w:val="24"/>
          <w:szCs w:val="24"/>
        </w:rPr>
        <w:t xml:space="preserve"> </w:t>
      </w:r>
      <w:r w:rsidR="00654770" w:rsidRPr="00654770">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75961EA5" w14:textId="20045935" w:rsidR="00654770" w:rsidRPr="003227B3" w:rsidRDefault="007E22B0"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5" w:name="_Toc77058897"/>
      <w:bookmarkStart w:id="26"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End w:id="25"/>
      <w:bookmarkEnd w:id="26"/>
    </w:p>
    <w:p w14:paraId="680EEF6F" w14:textId="5D64F46E" w:rsidR="003227B3" w:rsidRPr="003227B3" w:rsidRDefault="003227B3"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7" w:name="_Toc77058898"/>
      <w:bookmarkStart w:id="28" w:name="_Toc77059112"/>
      <w:r>
        <w:rPr>
          <w:rFonts w:ascii="Times New Roman" w:eastAsia="Times New Roman" w:hAnsi="Times New Roman" w:cs="Times New Roman"/>
          <w:color w:val="000000"/>
          <w:sz w:val="24"/>
          <w:szCs w:val="24"/>
        </w:rPr>
        <w:t>To design a pro</w:t>
      </w:r>
      <w:r w:rsidR="00DF0D80">
        <w:rPr>
          <w:rFonts w:ascii="Times New Roman" w:eastAsia="Times New Roman" w:hAnsi="Times New Roman" w:cs="Times New Roman"/>
          <w:color w:val="000000"/>
          <w:sz w:val="24"/>
          <w:szCs w:val="24"/>
        </w:rPr>
        <w:t>duct that sends data to a database</w:t>
      </w:r>
      <w:bookmarkEnd w:id="27"/>
      <w:bookmarkEnd w:id="28"/>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3296A07A" w:rsidR="00654770" w:rsidRPr="00654770" w:rsidRDefault="00C267BE"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bookmarkStart w:id="29" w:name="_Toc77058899"/>
      <w:bookmarkStart w:id="30" w:name="_Toc77059113"/>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2. SPECIFIC OBJECTIVES</w:t>
      </w:r>
      <w:bookmarkEnd w:id="29"/>
      <w:bookmarkEnd w:id="30"/>
      <w:r w:rsidR="00654770" w:rsidRPr="00654770">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79133D5F"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Food remaining in the device and</w:t>
      </w:r>
    </w:p>
    <w:p w14:paraId="2F797613" w14:textId="633BE387"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o the next feed</w:t>
      </w:r>
    </w:p>
    <w:p w14:paraId="188C86BB" w14:textId="6440B25C" w:rsid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ontrol circuit for the user to select different options e.g., feeding time intervals and amount of food delivered.</w:t>
      </w:r>
    </w:p>
    <w:p w14:paraId="21074FD0" w14:textId="48E241D1" w:rsidR="00D04DE8" w:rsidRPr="00DF0D80" w:rsidRDefault="00D04DE8"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headerReference w:type="even" r:id="rId12"/>
          <w:headerReference w:type="default" r:id="rId13"/>
          <w:footerReference w:type="even" r:id="rId14"/>
          <w:footerReference w:type="default" r:id="rId15"/>
          <w:headerReference w:type="first" r:id="rId16"/>
          <w:footerReference w:type="first" r:id="rId17"/>
          <w:pgSz w:w="12240" w:h="15840"/>
          <w:pgMar w:top="1442" w:right="1432" w:bottom="909" w:left="1426" w:header="720" w:footer="720" w:gutter="0"/>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77777777" w:rsidR="00654770" w:rsidRPr="00654770" w:rsidRDefault="00654770" w:rsidP="00654770">
      <w:pPr>
        <w:keepNext/>
        <w:keepLines/>
        <w:spacing w:after="216" w:line="240" w:lineRule="auto"/>
        <w:ind w:left="-5" w:right="-15" w:hanging="10"/>
        <w:jc w:val="both"/>
        <w:outlineLvl w:val="0"/>
        <w:rPr>
          <w:rFonts w:ascii="Times New Roman" w:eastAsia="Times New Roman" w:hAnsi="Times New Roman" w:cs="Times New Roman"/>
          <w:b/>
          <w:color w:val="000000"/>
          <w:sz w:val="24"/>
          <w:szCs w:val="24"/>
        </w:rPr>
      </w:pPr>
      <w:bookmarkStart w:id="31" w:name="_Toc77058900"/>
      <w:bookmarkStart w:id="32" w:name="_Toc77059114"/>
      <w:r w:rsidRPr="00243DB5">
        <w:rPr>
          <w:rFonts w:ascii="Times New Roman" w:eastAsia="Times New Roman" w:hAnsi="Times New Roman" w:cs="Times New Roman"/>
          <w:b/>
          <w:color w:val="000000"/>
          <w:sz w:val="24"/>
          <w:szCs w:val="24"/>
        </w:rPr>
        <w:t>2.</w:t>
      </w:r>
      <w:r w:rsidRPr="00654770">
        <w:rPr>
          <w:rFonts w:ascii="Times New Roman" w:eastAsia="Times New Roman" w:hAnsi="Times New Roman" w:cs="Times New Roman"/>
          <w:b/>
          <w:color w:val="000000"/>
          <w:sz w:val="24"/>
          <w:szCs w:val="24"/>
        </w:rPr>
        <w:t xml:space="preserve"> </w:t>
      </w:r>
      <w:r w:rsidRPr="00473C4B">
        <w:rPr>
          <w:rFonts w:ascii="Times New Roman" w:eastAsia="Times New Roman" w:hAnsi="Times New Roman" w:cs="Times New Roman"/>
          <w:b/>
          <w:color w:val="000000"/>
          <w:sz w:val="28"/>
          <w:szCs w:val="28"/>
        </w:rPr>
        <w:t>LITERATURE REVIEW</w:t>
      </w:r>
      <w:bookmarkEnd w:id="31"/>
      <w:bookmarkEnd w:id="32"/>
      <w:r w:rsidRPr="00473C4B">
        <w:rPr>
          <w:rFonts w:ascii="Times New Roman" w:eastAsia="Times New Roman" w:hAnsi="Times New Roman" w:cs="Times New Roman"/>
          <w:b/>
          <w:color w:val="000000"/>
          <w:sz w:val="28"/>
          <w:szCs w:val="28"/>
        </w:rPr>
        <w:t xml:space="preserve">  </w:t>
      </w:r>
    </w:p>
    <w:p w14:paraId="616403E9" w14:textId="165C850E" w:rsidR="000E19FD" w:rsidRDefault="000E19FD" w:rsidP="000E19FD">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Cs/>
          <w:color w:val="000000"/>
          <w:sz w:val="24"/>
          <w:szCs w:val="24"/>
          <w:u w:val="single"/>
        </w:rPr>
        <w:t>INTRODUCTION</w:t>
      </w:r>
    </w:p>
    <w:p w14:paraId="6844513C" w14:textId="189ACE42" w:rsidR="000E19FD" w:rsidRDefault="00AF433A"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is section provides </w:t>
      </w:r>
      <w:r w:rsidR="008A21E7">
        <w:rPr>
          <w:rFonts w:ascii="Times New Roman" w:eastAsia="Times New Roman" w:hAnsi="Times New Roman" w:cs="Times New Roman"/>
          <w:bCs/>
          <w:color w:val="000000"/>
          <w:sz w:val="24"/>
          <w:szCs w:val="24"/>
        </w:rPr>
        <w:t>the</w:t>
      </w:r>
      <w:r w:rsidR="000E19FD" w:rsidRPr="000E19FD">
        <w:rPr>
          <w:rFonts w:ascii="Times New Roman" w:eastAsia="Times New Roman" w:hAnsi="Times New Roman" w:cs="Times New Roman"/>
          <w:bCs/>
          <w:color w:val="000000"/>
          <w:sz w:val="24"/>
          <w:szCs w:val="24"/>
        </w:rPr>
        <w:t xml:space="preserve"> literature review of the working principles of the food dispenser</w:t>
      </w:r>
      <w:r>
        <w:rPr>
          <w:rFonts w:ascii="Times New Roman" w:eastAsia="Times New Roman" w:hAnsi="Times New Roman" w:cs="Times New Roman"/>
          <w:bCs/>
          <w:color w:val="000000"/>
          <w:sz w:val="24"/>
          <w:szCs w:val="24"/>
        </w:rPr>
        <w:t xml:space="preserve"> for pets and how the different Engineering principles have been incorporated into the designs. </w:t>
      </w:r>
      <w:r w:rsidR="00604B82">
        <w:rPr>
          <w:rFonts w:ascii="Times New Roman" w:eastAsia="Times New Roman" w:hAnsi="Times New Roman" w:cs="Times New Roman"/>
          <w:bCs/>
          <w:color w:val="000000"/>
          <w:sz w:val="24"/>
          <w:szCs w:val="24"/>
        </w:rPr>
        <w:t xml:space="preserve">There have been quite a number of different aspects and methods used in the development of the Automatic </w:t>
      </w:r>
      <w:r w:rsidR="008A21E7">
        <w:rPr>
          <w:rFonts w:ascii="Times New Roman" w:eastAsia="Times New Roman" w:hAnsi="Times New Roman" w:cs="Times New Roman"/>
          <w:bCs/>
          <w:color w:val="000000"/>
          <w:sz w:val="24"/>
          <w:szCs w:val="24"/>
        </w:rPr>
        <w:t xml:space="preserve">food </w:t>
      </w:r>
      <w:r w:rsidR="00604B82">
        <w:rPr>
          <w:rFonts w:ascii="Times New Roman" w:eastAsia="Times New Roman" w:hAnsi="Times New Roman" w:cs="Times New Roman"/>
          <w:bCs/>
          <w:color w:val="000000"/>
          <w:sz w:val="24"/>
          <w:szCs w:val="24"/>
        </w:rPr>
        <w:t>dispenser with majority of them focusing on dogs and cats</w:t>
      </w:r>
      <w:r w:rsidR="008A21E7">
        <w:rPr>
          <w:rFonts w:ascii="Times New Roman" w:eastAsia="Times New Roman" w:hAnsi="Times New Roman" w:cs="Times New Roman"/>
          <w:bCs/>
          <w:color w:val="000000"/>
          <w:sz w:val="24"/>
          <w:szCs w:val="24"/>
        </w:rPr>
        <w:t xml:space="preserve">, being </w:t>
      </w:r>
      <w:r w:rsidR="00604B82">
        <w:rPr>
          <w:rFonts w:ascii="Times New Roman" w:eastAsia="Times New Roman" w:hAnsi="Times New Roman" w:cs="Times New Roman"/>
          <w:bCs/>
          <w:color w:val="000000"/>
          <w:sz w:val="24"/>
          <w:szCs w:val="24"/>
        </w:rPr>
        <w:t>the majority</w:t>
      </w:r>
      <w:r w:rsidR="008A21E7">
        <w:rPr>
          <w:rFonts w:ascii="Times New Roman" w:eastAsia="Times New Roman" w:hAnsi="Times New Roman" w:cs="Times New Roman"/>
          <w:bCs/>
          <w:color w:val="000000"/>
          <w:sz w:val="24"/>
          <w:szCs w:val="24"/>
        </w:rPr>
        <w:t xml:space="preserve"> of</w:t>
      </w:r>
      <w:r w:rsidR="00604B82">
        <w:rPr>
          <w:rFonts w:ascii="Times New Roman" w:eastAsia="Times New Roman" w:hAnsi="Times New Roman" w:cs="Times New Roman"/>
          <w:bCs/>
          <w:color w:val="000000"/>
          <w:sz w:val="24"/>
          <w:szCs w:val="24"/>
        </w:rPr>
        <w:t xml:space="preserve"> pets</w:t>
      </w:r>
      <w:r w:rsidR="008A21E7">
        <w:rPr>
          <w:rFonts w:ascii="Times New Roman" w:eastAsia="Times New Roman" w:hAnsi="Times New Roman" w:cs="Times New Roman"/>
          <w:bCs/>
          <w:color w:val="000000"/>
          <w:sz w:val="24"/>
          <w:szCs w:val="24"/>
        </w:rPr>
        <w:t xml:space="preserve"> owned</w:t>
      </w:r>
      <w:r w:rsidR="00604B82">
        <w:rPr>
          <w:rFonts w:ascii="Times New Roman" w:eastAsia="Times New Roman" w:hAnsi="Times New Roman" w:cs="Times New Roman"/>
          <w:bCs/>
          <w:color w:val="000000"/>
          <w:sz w:val="24"/>
          <w:szCs w:val="24"/>
        </w:rPr>
        <w:t xml:space="preserve">. The various themes have been </w:t>
      </w:r>
      <w:r w:rsidR="00B7072E">
        <w:rPr>
          <w:rFonts w:ascii="Times New Roman" w:eastAsia="Times New Roman" w:hAnsi="Times New Roman" w:cs="Times New Roman"/>
          <w:bCs/>
          <w:color w:val="000000"/>
          <w:sz w:val="24"/>
          <w:szCs w:val="24"/>
        </w:rPr>
        <w:t>outlined</w:t>
      </w:r>
      <w:r w:rsidR="00604B82">
        <w:rPr>
          <w:rFonts w:ascii="Times New Roman" w:eastAsia="Times New Roman" w:hAnsi="Times New Roman" w:cs="Times New Roman"/>
          <w:bCs/>
          <w:color w:val="000000"/>
          <w:sz w:val="24"/>
          <w:szCs w:val="24"/>
        </w:rPr>
        <w:t xml:space="preserve"> below:</w:t>
      </w:r>
    </w:p>
    <w:p w14:paraId="52A743A7" w14:textId="77777777" w:rsidR="00604B82" w:rsidRPr="000E19FD" w:rsidRDefault="00604B82"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p>
    <w:p w14:paraId="0FFB175D" w14:textId="23D72068" w:rsidR="001539A6" w:rsidRPr="003308BF" w:rsidRDefault="001539A6" w:rsidP="007129D8">
      <w:pPr>
        <w:pStyle w:val="ListParagraph"/>
        <w:numPr>
          <w:ilvl w:val="1"/>
          <w:numId w:val="15"/>
        </w:numPr>
        <w:spacing w:after="100" w:afterAutospacing="1"/>
        <w:contextualSpacing w:val="0"/>
        <w:rPr>
          <w:rFonts w:ascii="Times New Roman" w:eastAsia="Times New Roman" w:hAnsi="Times New Roman" w:cs="Times New Roman"/>
          <w:b/>
          <w:color w:val="000000"/>
          <w:sz w:val="24"/>
          <w:szCs w:val="24"/>
        </w:rPr>
      </w:pPr>
      <w:bookmarkStart w:id="33" w:name="_Toc467483458"/>
      <w:r w:rsidRPr="003308BF">
        <w:rPr>
          <w:rFonts w:ascii="Times New Roman" w:eastAsia="Times New Roman" w:hAnsi="Times New Roman" w:cs="Times New Roman"/>
          <w:b/>
          <w:color w:val="000000"/>
          <w:sz w:val="24"/>
          <w:szCs w:val="24"/>
        </w:rPr>
        <w:t>DETECTION</w:t>
      </w:r>
    </w:p>
    <w:p w14:paraId="1FEB7B98" w14:textId="210556BA" w:rsidR="00C677CC" w:rsidRDefault="00C677CC" w:rsidP="007129D8">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method used to detect presence of an animal is a key property of the food dispenser. Different devices use the various methods to detect the presence of the pet and this determines the efficiency of the said device.</w:t>
      </w:r>
      <w:r w:rsidR="005B7792">
        <w:rPr>
          <w:rFonts w:ascii="Times New Roman" w:eastAsia="Times New Roman" w:hAnsi="Times New Roman" w:cs="Times New Roman"/>
          <w:bCs/>
          <w:color w:val="000000"/>
          <w:sz w:val="24"/>
          <w:szCs w:val="24"/>
        </w:rPr>
        <w:t xml:space="preserve"> The different methods have been highlighted:</w:t>
      </w:r>
    </w:p>
    <w:p w14:paraId="644C5EB9" w14:textId="77777777" w:rsidR="00C93E44" w:rsidRDefault="00617AAA"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1C6E6B">
        <w:rPr>
          <w:rFonts w:ascii="Times New Roman" w:eastAsia="Times New Roman" w:hAnsi="Times New Roman" w:cs="Times New Roman"/>
          <w:bCs/>
          <w:color w:val="000000"/>
          <w:sz w:val="24"/>
          <w:szCs w:val="24"/>
        </w:rPr>
        <w:instrText>ADDIN CSL_CITATION {"citationItems":[{"id":"ITEM-1","itemData":{"author":[{"dropping-particle":"","family":"Ling","given":"Fan","non-dropping-particle":"","parse-names":false,"suffix":""}],"id":"ITEM-1","issue":"5","issued":{"date-parts":[["2016"]]},"title":"PHONE CONTROLLED By","type":"article-journal"},"uris":["http://www.mendeley.com/documents/?uuid=da9b3aef-2ece-4a00-b74e-6e52f24c8e7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617AAA">
        <w:rPr>
          <w:rFonts w:ascii="Times New Roman" w:eastAsia="Times New Roman" w:hAnsi="Times New Roman" w:cs="Times New Roman"/>
          <w:bCs/>
          <w:noProof/>
          <w:color w:val="000000"/>
          <w:sz w:val="24"/>
          <w:szCs w:val="24"/>
        </w:rPr>
        <w:t>[1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r w:rsidR="001C6E6B">
        <w:rPr>
          <w:rFonts w:ascii="Times New Roman" w:eastAsia="Times New Roman" w:hAnsi="Times New Roman" w:cs="Times New Roman"/>
          <w:bCs/>
          <w:color w:val="000000"/>
          <w:sz w:val="24"/>
          <w:szCs w:val="24"/>
        </w:rPr>
        <w:t>proposed</w:t>
      </w:r>
      <w:r>
        <w:rPr>
          <w:rFonts w:ascii="Times New Roman" w:eastAsia="Times New Roman" w:hAnsi="Times New Roman" w:cs="Times New Roman"/>
          <w:bCs/>
          <w:color w:val="000000"/>
          <w:sz w:val="24"/>
          <w:szCs w:val="24"/>
        </w:rPr>
        <w:t xml:space="preserve"> a design</w:t>
      </w:r>
      <w:r w:rsidR="001C6E6B">
        <w:rPr>
          <w:rFonts w:ascii="Times New Roman" w:eastAsia="Times New Roman" w:hAnsi="Times New Roman" w:cs="Times New Roman"/>
          <w:bCs/>
          <w:color w:val="000000"/>
          <w:sz w:val="24"/>
          <w:szCs w:val="24"/>
        </w:rPr>
        <w:t xml:space="preserve"> on May 2016,</w:t>
      </w:r>
      <w:r>
        <w:rPr>
          <w:rFonts w:ascii="Times New Roman" w:eastAsia="Times New Roman" w:hAnsi="Times New Roman" w:cs="Times New Roman"/>
          <w:bCs/>
          <w:color w:val="000000"/>
          <w:sz w:val="24"/>
          <w:szCs w:val="24"/>
        </w:rPr>
        <w:t xml:space="preserve"> that uses RFID</w:t>
      </w:r>
      <w:r w:rsidR="007B223F">
        <w:rPr>
          <w:rFonts w:ascii="Times New Roman" w:eastAsia="Times New Roman" w:hAnsi="Times New Roman" w:cs="Times New Roman"/>
          <w:bCs/>
          <w:color w:val="000000"/>
          <w:sz w:val="24"/>
          <w:szCs w:val="24"/>
        </w:rPr>
        <w:t xml:space="preserve"> as a means to detect presence of the </w:t>
      </w:r>
      <w:r w:rsidR="0093177E">
        <w:rPr>
          <w:rFonts w:ascii="Times New Roman" w:eastAsia="Times New Roman" w:hAnsi="Times New Roman" w:cs="Times New Roman"/>
          <w:bCs/>
          <w:color w:val="000000"/>
          <w:sz w:val="24"/>
          <w:szCs w:val="24"/>
        </w:rPr>
        <w:t>pet</w:t>
      </w:r>
      <w:r w:rsidR="007B223F">
        <w:rPr>
          <w:rFonts w:ascii="Times New Roman" w:eastAsia="Times New Roman" w:hAnsi="Times New Roman" w:cs="Times New Roman"/>
          <w:bCs/>
          <w:color w:val="000000"/>
          <w:sz w:val="24"/>
          <w:szCs w:val="24"/>
        </w:rPr>
        <w:t xml:space="preserve"> and deliver the food.</w:t>
      </w:r>
      <w:r w:rsidR="0093177E">
        <w:rPr>
          <w:rFonts w:ascii="Times New Roman" w:eastAsia="Times New Roman" w:hAnsi="Times New Roman" w:cs="Times New Roman"/>
          <w:bCs/>
          <w:color w:val="000000"/>
          <w:sz w:val="24"/>
          <w:szCs w:val="24"/>
        </w:rPr>
        <w:t xml:space="preserve"> An RFID is a technology whereby digital data that is encoded in RFID tags is captured by a reader via radio waves.</w:t>
      </w:r>
      <w:r w:rsidR="00024443">
        <w:rPr>
          <w:rFonts w:ascii="Times New Roman" w:eastAsia="Times New Roman" w:hAnsi="Times New Roman" w:cs="Times New Roman"/>
          <w:bCs/>
          <w:color w:val="000000"/>
          <w:sz w:val="24"/>
          <w:szCs w:val="24"/>
        </w:rPr>
        <w:t xml:space="preserve"> </w:t>
      </w:r>
      <w:r w:rsidR="0093177E">
        <w:rPr>
          <w:rFonts w:ascii="Times New Roman" w:eastAsia="Times New Roman" w:hAnsi="Times New Roman" w:cs="Times New Roman"/>
          <w:bCs/>
          <w:color w:val="000000"/>
          <w:sz w:val="24"/>
          <w:szCs w:val="24"/>
        </w:rPr>
        <w:t>It belongs to a technology called AIDC</w:t>
      </w:r>
      <w:r w:rsidR="00693854">
        <w:rPr>
          <w:rFonts w:ascii="Times New Roman" w:eastAsia="Times New Roman" w:hAnsi="Times New Roman" w:cs="Times New Roman"/>
          <w:bCs/>
          <w:color w:val="000000"/>
          <w:sz w:val="24"/>
          <w:szCs w:val="24"/>
        </w:rPr>
        <w:t xml:space="preserve"> which automatically identify objects, collect the relevant data about them and save the information directly into a database without the need of human intervention. </w:t>
      </w:r>
      <w:r w:rsidR="00D43F23">
        <w:rPr>
          <w:rFonts w:ascii="Times New Roman" w:eastAsia="Times New Roman" w:hAnsi="Times New Roman" w:cs="Times New Roman"/>
          <w:bCs/>
          <w:color w:val="000000"/>
          <w:sz w:val="24"/>
          <w:szCs w:val="24"/>
        </w:rPr>
        <w:t xml:space="preserve">There are many types of RFID but they are mainly divided into 2 categories: Active or passive </w:t>
      </w:r>
      <w:r w:rsidR="00D43F23">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4236/cn.2010.23026","ISSN":"1949-2421","abstract":"RFID technology emerged some time back and was not used that much because of lack of standardization and high costs. Latest technologies have brought costs down and standards are being developed. Today RFID is mostly used as a medium for numerous tasks including managing supply chains, tracking livestock, preventing counterfeiting, controlling building access, and supporting automated checkout. The use of RFID is limited by security concerns and delays in standardization. This paper describes RFID technology and its applications in today's world.","author":[{"dropping-particle":"","family":"Ahuja","given":"Sanjay","non-dropping-particle":"","parse-names":false,"suffix":""},{"dropping-particle":"","family":"Potti","given":"Pavan","non-dropping-particle":"","parse-names":false,"suffix":""}],"container-title":"Communications and Network","id":"ITEM-1","issue":"03","issued":{"date-parts":[["2010"]]},"page":"183-186","title":"An Introduction to RFID Technology","type":"article-journal","volume":"02"},"uris":["http://www.mendeley.com/documents/?uuid=24b53c43-190b-4fed-a822-53eda9db2111"]}],"mendeley":{"formattedCitation":"[12]","plainTextFormattedCitation":"[12]","previouslyFormattedCitation":"[12]"},"properties":{"noteIndex":0},"schema":"https://github.com/citation-style-language/schema/raw/master/csl-citation.json"}</w:instrText>
      </w:r>
      <w:r w:rsidR="00D43F23">
        <w:rPr>
          <w:rFonts w:ascii="Times New Roman" w:eastAsia="Times New Roman" w:hAnsi="Times New Roman" w:cs="Times New Roman"/>
          <w:bCs/>
          <w:color w:val="000000"/>
          <w:sz w:val="24"/>
          <w:szCs w:val="24"/>
        </w:rPr>
        <w:fldChar w:fldCharType="separate"/>
      </w:r>
      <w:r w:rsidR="00D43F23" w:rsidRPr="00024443">
        <w:rPr>
          <w:rFonts w:ascii="Times New Roman" w:eastAsia="Times New Roman" w:hAnsi="Times New Roman" w:cs="Times New Roman"/>
          <w:bCs/>
          <w:noProof/>
          <w:color w:val="000000"/>
          <w:sz w:val="24"/>
          <w:szCs w:val="24"/>
        </w:rPr>
        <w:t>[12]</w:t>
      </w:r>
      <w:r w:rsidR="00D43F23">
        <w:rPr>
          <w:rFonts w:ascii="Times New Roman" w:eastAsia="Times New Roman" w:hAnsi="Times New Roman" w:cs="Times New Roman"/>
          <w:bCs/>
          <w:color w:val="000000"/>
          <w:sz w:val="24"/>
          <w:szCs w:val="24"/>
        </w:rPr>
        <w:fldChar w:fldCharType="end"/>
      </w:r>
      <w:r w:rsidR="00D43F23">
        <w:rPr>
          <w:rFonts w:ascii="Times New Roman" w:eastAsia="Times New Roman" w:hAnsi="Times New Roman" w:cs="Times New Roman"/>
          <w:bCs/>
          <w:color w:val="000000"/>
          <w:sz w:val="24"/>
          <w:szCs w:val="24"/>
        </w:rPr>
        <w:t xml:space="preserve">. An active tag needs a source of power in order to work while a passive tag requires no power source and needs minimal maintenance. Passive tags only become active only on exposure of some external energy. It is made of three main parts: an Antenna, a semiconductor chip attached to the antenna and a body to protect the whole device. The antenna captures the energy from the reader and communicates data between the reader and the tag. </w:t>
      </w:r>
      <w:r w:rsidR="00693854">
        <w:rPr>
          <w:rFonts w:ascii="Times New Roman" w:eastAsia="Times New Roman" w:hAnsi="Times New Roman" w:cs="Times New Roman"/>
          <w:bCs/>
          <w:color w:val="000000"/>
          <w:sz w:val="24"/>
          <w:szCs w:val="24"/>
        </w:rPr>
        <w:t xml:space="preserve">The advantage of an RFID is that it can work even when the object is not in the line of sight, but is in the noticeable range of the module. In this design the </w:t>
      </w:r>
      <w:r w:rsidR="007129D8">
        <w:rPr>
          <w:rFonts w:ascii="Times New Roman" w:eastAsia="Times New Roman" w:hAnsi="Times New Roman" w:cs="Times New Roman"/>
          <w:bCs/>
          <w:color w:val="000000"/>
          <w:sz w:val="24"/>
          <w:szCs w:val="24"/>
        </w:rPr>
        <w:t xml:space="preserve">author suggests a module that will be used to distinguish between different pets before dispensing the food. Each animal is given a tag The RFID module here reads at 125KHz frequency having a range of 15cm. </w:t>
      </w:r>
      <w:r w:rsidR="007129D8">
        <w:rPr>
          <w:rFonts w:ascii="Times New Roman" w:eastAsia="Times New Roman" w:hAnsi="Times New Roman" w:cs="Times New Roman"/>
          <w:bCs/>
          <w:color w:val="000000"/>
          <w:sz w:val="24"/>
          <w:szCs w:val="24"/>
        </w:rPr>
        <w:lastRenderedPageBreak/>
        <w:t>The module reads the tag number of the first animal entering the reading range. As long as this animal is in</w:t>
      </w:r>
      <w:r w:rsidR="00D147CB">
        <w:rPr>
          <w:rFonts w:ascii="Times New Roman" w:eastAsia="Times New Roman" w:hAnsi="Times New Roman" w:cs="Times New Roman"/>
          <w:bCs/>
          <w:color w:val="000000"/>
          <w:sz w:val="24"/>
          <w:szCs w:val="24"/>
        </w:rPr>
        <w:t xml:space="preserve"> the detectable range the module will not detect any other tag.</w:t>
      </w:r>
    </w:p>
    <w:p w14:paraId="64DCE427" w14:textId="55F50BE1" w:rsidR="005B7792"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w:t>
      </w:r>
      <w:r w:rsidR="006475E3">
        <w:rPr>
          <w:rFonts w:ascii="Times New Roman" w:eastAsia="Times New Roman" w:hAnsi="Times New Roman" w:cs="Times New Roman"/>
          <w:bCs/>
          <w:color w:val="000000"/>
          <w:sz w:val="24"/>
          <w:szCs w:val="24"/>
        </w:rPr>
        <w:t xml:space="preserve"> The advantage of this method is that </w:t>
      </w:r>
      <w:r w:rsidR="00EC08C7">
        <w:rPr>
          <w:rFonts w:ascii="Times New Roman" w:eastAsia="Times New Roman" w:hAnsi="Times New Roman" w:cs="Times New Roman"/>
          <w:bCs/>
          <w:color w:val="000000"/>
          <w:sz w:val="24"/>
          <w:szCs w:val="24"/>
        </w:rPr>
        <w:t xml:space="preserve">more than one pet can be fed by the dispenser since each pet has its own tag. It also serves as good method to feed an animal as long as it is hungry since the pet will move towards the device when in need of food. However, the device poses a big limitation of food wastage. If the animal is in range after very small intervals, then there will be release of food after very short intervals, which may lead to wastage of the feed and hence wastage of finances for the pet owner. Another problem is that an animal might finish the meal but still be lying around the detectable area and this would be read as a false alarm hence releasing food when not needed. A proposed solution to this model would be to include </w:t>
      </w:r>
      <w:r w:rsidR="001E5A70">
        <w:rPr>
          <w:rFonts w:ascii="Times New Roman" w:eastAsia="Times New Roman" w:hAnsi="Times New Roman" w:cs="Times New Roman"/>
          <w:bCs/>
          <w:color w:val="000000"/>
          <w:sz w:val="24"/>
          <w:szCs w:val="24"/>
        </w:rPr>
        <w:t>a proximity sensor or a digital image processing device which would only dispense the food if the animal is in front of the device.</w:t>
      </w:r>
    </w:p>
    <w:p w14:paraId="7A4256E2" w14:textId="1435D904" w:rsidR="001E5A70" w:rsidRDefault="00AB6BBC"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3360" behindDoc="1" locked="0" layoutInCell="1" allowOverlap="1" wp14:anchorId="4E759B5B" wp14:editId="27210490">
            <wp:simplePos x="0" y="0"/>
            <wp:positionH relativeFrom="column">
              <wp:posOffset>259080</wp:posOffset>
            </wp:positionH>
            <wp:positionV relativeFrom="paragraph">
              <wp:posOffset>2162810</wp:posOffset>
            </wp:positionV>
            <wp:extent cx="2177415" cy="21717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77415" cy="2171700"/>
                    </a:xfrm>
                    <a:prstGeom prst="rect">
                      <a:avLst/>
                    </a:prstGeom>
                  </pic:spPr>
                </pic:pic>
              </a:graphicData>
            </a:graphic>
            <wp14:sizeRelH relativeFrom="margin">
              <wp14:pctWidth>0</wp14:pctWidth>
            </wp14:sizeRelH>
            <wp14:sizeRelV relativeFrom="margin">
              <wp14:pctHeight>0</wp14:pctHeight>
            </wp14:sizeRelV>
          </wp:anchor>
        </w:drawing>
      </w:r>
      <w:r w:rsidR="001C6E6B">
        <w:rPr>
          <w:rFonts w:ascii="Times New Roman" w:eastAsia="Times New Roman" w:hAnsi="Times New Roman" w:cs="Times New Roman"/>
          <w:bCs/>
          <w:color w:val="000000"/>
          <w:sz w:val="24"/>
          <w:szCs w:val="24"/>
        </w:rPr>
        <w:t xml:space="preserve">According to a recent design, </w:t>
      </w:r>
      <w:r w:rsidR="001C6E6B">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sidR="001C6E6B">
        <w:rPr>
          <w:rFonts w:ascii="Times New Roman" w:eastAsia="Times New Roman" w:hAnsi="Times New Roman" w:cs="Times New Roman"/>
          <w:bCs/>
          <w:color w:val="000000"/>
          <w:sz w:val="24"/>
          <w:szCs w:val="24"/>
        </w:rPr>
        <w:fldChar w:fldCharType="separate"/>
      </w:r>
      <w:r w:rsidR="00024443" w:rsidRPr="00024443">
        <w:rPr>
          <w:rFonts w:ascii="Times New Roman" w:eastAsia="Times New Roman" w:hAnsi="Times New Roman" w:cs="Times New Roman"/>
          <w:bCs/>
          <w:noProof/>
          <w:color w:val="000000"/>
          <w:sz w:val="24"/>
          <w:szCs w:val="24"/>
        </w:rPr>
        <w:t>[13]</w:t>
      </w:r>
      <w:r w:rsidR="001C6E6B">
        <w:rPr>
          <w:rFonts w:ascii="Times New Roman" w:eastAsia="Times New Roman" w:hAnsi="Times New Roman" w:cs="Times New Roman"/>
          <w:bCs/>
          <w:color w:val="000000"/>
          <w:sz w:val="24"/>
          <w:szCs w:val="24"/>
        </w:rPr>
        <w:fldChar w:fldCharType="end"/>
      </w:r>
      <w:r w:rsidR="001C6E6B">
        <w:rPr>
          <w:rFonts w:ascii="Times New Roman" w:eastAsia="Times New Roman" w:hAnsi="Times New Roman" w:cs="Times New Roman"/>
          <w:bCs/>
          <w:color w:val="000000"/>
          <w:sz w:val="24"/>
          <w:szCs w:val="24"/>
        </w:rPr>
        <w:t>, the author</w:t>
      </w:r>
      <w:r w:rsidR="00DA0FB0">
        <w:rPr>
          <w:rFonts w:ascii="Times New Roman" w:eastAsia="Times New Roman" w:hAnsi="Times New Roman" w:cs="Times New Roman"/>
          <w:bCs/>
          <w:color w:val="000000"/>
          <w:sz w:val="24"/>
          <w:szCs w:val="24"/>
        </w:rPr>
        <w:t>s</w:t>
      </w:r>
      <w:r w:rsidR="001C6E6B">
        <w:rPr>
          <w:rFonts w:ascii="Times New Roman" w:eastAsia="Times New Roman" w:hAnsi="Times New Roman" w:cs="Times New Roman"/>
          <w:bCs/>
          <w:color w:val="000000"/>
          <w:sz w:val="24"/>
          <w:szCs w:val="24"/>
        </w:rPr>
        <w:t xml:space="preserve"> sug</w:t>
      </w:r>
      <w:r w:rsidR="00DA0FB0">
        <w:rPr>
          <w:rFonts w:ascii="Times New Roman" w:eastAsia="Times New Roman" w:hAnsi="Times New Roman" w:cs="Times New Roman"/>
          <w:bCs/>
          <w:color w:val="000000"/>
          <w:sz w:val="24"/>
          <w:szCs w:val="24"/>
        </w:rPr>
        <w:t>gest a method where the dispenser uses digital image processing to dispense food.</w:t>
      </w:r>
      <w:r w:rsidR="006138AB">
        <w:rPr>
          <w:rFonts w:ascii="Times New Roman" w:eastAsia="Times New Roman" w:hAnsi="Times New Roman" w:cs="Times New Roman"/>
          <w:bCs/>
          <w:color w:val="000000"/>
          <w:sz w:val="24"/>
          <w:szCs w:val="24"/>
        </w:rPr>
        <w:t xml:space="preserve"> Image processing is a method </w:t>
      </w:r>
      <w:r w:rsidR="002F18EE">
        <w:rPr>
          <w:rFonts w:ascii="Times New Roman" w:eastAsia="Times New Roman" w:hAnsi="Times New Roman" w:cs="Times New Roman"/>
          <w:bCs/>
          <w:color w:val="000000"/>
          <w:sz w:val="24"/>
          <w:szCs w:val="24"/>
        </w:rPr>
        <w:t>that is commonly used to improve the quality of a raw image. An image is taken as an input and an output provided in the form of an image with extra features.</w:t>
      </w:r>
      <w:r w:rsidR="00481D49">
        <w:rPr>
          <w:rFonts w:ascii="Times New Roman" w:eastAsia="Times New Roman" w:hAnsi="Times New Roman" w:cs="Times New Roman"/>
          <w:bCs/>
          <w:color w:val="000000"/>
          <w:sz w:val="24"/>
          <w:szCs w:val="24"/>
        </w:rPr>
        <w:t xml:space="preserve"> Various algorithms are used to perform the processing on an image. We have 2 types of image processing: Analog and digital </w:t>
      </w:r>
      <w:r w:rsidR="00481D49">
        <w:rPr>
          <w:rFonts w:ascii="Times New Roman" w:eastAsia="Times New Roman" w:hAnsi="Times New Roman" w:cs="Times New Roman"/>
          <w:bCs/>
          <w:color w:val="000000"/>
          <w:sz w:val="24"/>
          <w:szCs w:val="24"/>
        </w:rPr>
        <w:fldChar w:fldCharType="begin" w:fldLock="1"/>
      </w:r>
      <w:r w:rsidR="003631EF">
        <w:rPr>
          <w:rFonts w:ascii="Times New Roman" w:eastAsia="Times New Roman" w:hAnsi="Times New Roman" w:cs="Times New Roman"/>
          <w:bCs/>
          <w:color w:val="000000"/>
          <w:sz w:val="24"/>
          <w:szCs w:val="24"/>
        </w:rPr>
        <w:instrText>ADDIN CSL_CITATION {"citationItems":[{"id":"ITEM-1","itemData":{"author":[{"dropping-particle":"","family":"Malik","given":"Medhavi","non-dropping-particle":"","parse-names":false,"suffix":""}],"id":"ITEM-1","issue":"4","issued":{"date-parts":[["2020"]]},"page":"53-56","title":"A REVIEW ON DIGITAL IMAGE PROCESSING Required Segmented Data as System","type":"article-journal"},"uris":["http://www.mendeley.com/documents/?uuid=56189550-a480-4b57-91b8-e5ee077a2663"]}],"mendeley":{"formattedCitation":"[14]","plainTextFormattedCitation":"[14]","previouslyFormattedCitation":"[14]"},"properties":{"noteIndex":0},"schema":"https://github.com/citation-style-language/schema/raw/master/csl-citation.json"}</w:instrText>
      </w:r>
      <w:r w:rsidR="00481D49">
        <w:rPr>
          <w:rFonts w:ascii="Times New Roman" w:eastAsia="Times New Roman" w:hAnsi="Times New Roman" w:cs="Times New Roman"/>
          <w:bCs/>
          <w:color w:val="000000"/>
          <w:sz w:val="24"/>
          <w:szCs w:val="24"/>
        </w:rPr>
        <w:fldChar w:fldCharType="separate"/>
      </w:r>
      <w:r w:rsidR="00481D49" w:rsidRPr="00481D49">
        <w:rPr>
          <w:rFonts w:ascii="Times New Roman" w:eastAsia="Times New Roman" w:hAnsi="Times New Roman" w:cs="Times New Roman"/>
          <w:bCs/>
          <w:noProof/>
          <w:color w:val="000000"/>
          <w:sz w:val="24"/>
          <w:szCs w:val="24"/>
        </w:rPr>
        <w:t>[14]</w:t>
      </w:r>
      <w:r w:rsidR="00481D49">
        <w:rPr>
          <w:rFonts w:ascii="Times New Roman" w:eastAsia="Times New Roman" w:hAnsi="Times New Roman" w:cs="Times New Roman"/>
          <w:bCs/>
          <w:color w:val="000000"/>
          <w:sz w:val="24"/>
          <w:szCs w:val="24"/>
        </w:rPr>
        <w:fldChar w:fldCharType="end"/>
      </w:r>
      <w:r w:rsidR="00481D49">
        <w:rPr>
          <w:rFonts w:ascii="Times New Roman" w:eastAsia="Times New Roman" w:hAnsi="Times New Roman" w:cs="Times New Roman"/>
          <w:bCs/>
          <w:color w:val="000000"/>
          <w:sz w:val="24"/>
          <w:szCs w:val="24"/>
        </w:rPr>
        <w:t>. The major processes involved in digital image processing are</w:t>
      </w:r>
      <w:r w:rsidR="00FC5EBF">
        <w:rPr>
          <w:rFonts w:ascii="Times New Roman" w:eastAsia="Times New Roman" w:hAnsi="Times New Roman" w:cs="Times New Roman"/>
          <w:bCs/>
          <w:color w:val="000000"/>
          <w:sz w:val="24"/>
          <w:szCs w:val="24"/>
        </w:rPr>
        <w:t xml:space="preserve"> image processing, image segmentation and feature extraction. In image processing the processor converts the signals from digital to analog or vice versa. In segmentation, the image is isolated into pixels with the goal to achieve precision.</w:t>
      </w:r>
    </w:p>
    <w:p w14:paraId="446A7B8A" w14:textId="299F9BB5"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42C0A38A" w14:textId="68F82F27"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1ED505FC" w14:textId="1D4AA44C" w:rsid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r w:rsidRPr="00AB6BBC">
        <w:rPr>
          <w:rFonts w:ascii="Times New Roman" w:eastAsia="Times New Roman" w:hAnsi="Times New Roman" w:cs="Times New Roman"/>
          <w:bCs/>
          <w:i/>
          <w:iCs/>
          <w:color w:val="000000"/>
          <w:sz w:val="24"/>
          <w:szCs w:val="24"/>
        </w:rPr>
        <w:t>Fig 2.1 Digital Image Processing. Recognition of pets</w:t>
      </w:r>
    </w:p>
    <w:p w14:paraId="267B52D8" w14:textId="77777777" w:rsidR="00AB6BBC" w:rsidRP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p>
    <w:p w14:paraId="73449339" w14:textId="73F8B316" w:rsidR="00FC5EBF" w:rsidRDefault="00FC5EBF"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 xml:space="preserve">The article uses this concept to </w:t>
      </w:r>
      <w:r w:rsidR="00E1607E">
        <w:rPr>
          <w:rFonts w:ascii="Times New Roman" w:eastAsia="Times New Roman" w:hAnsi="Times New Roman" w:cs="Times New Roman"/>
          <w:bCs/>
          <w:color w:val="000000"/>
          <w:sz w:val="24"/>
          <w:szCs w:val="24"/>
        </w:rPr>
        <w:t>detect the presence of the pet before dispensing food.</w:t>
      </w:r>
      <w:r w:rsidR="00D23182">
        <w:rPr>
          <w:rFonts w:ascii="Times New Roman" w:eastAsia="Times New Roman" w:hAnsi="Times New Roman" w:cs="Times New Roman"/>
          <w:bCs/>
          <w:color w:val="000000"/>
          <w:sz w:val="24"/>
          <w:szCs w:val="24"/>
        </w:rPr>
        <w:t xml:space="preserve"> In the project</w:t>
      </w:r>
      <w:r w:rsidR="00093B5D">
        <w:rPr>
          <w:rFonts w:ascii="Times New Roman" w:eastAsia="Times New Roman" w:hAnsi="Times New Roman" w:cs="Times New Roman"/>
          <w:bCs/>
          <w:color w:val="000000"/>
          <w:sz w:val="24"/>
          <w:szCs w:val="24"/>
        </w:rPr>
        <w:t xml:space="preserve">, a pet call that indicates feed time is provided where it uses a recorded voice through a speaker. </w:t>
      </w:r>
      <w:r w:rsidR="00A43740">
        <w:rPr>
          <w:rFonts w:ascii="Times New Roman" w:eastAsia="Times New Roman" w:hAnsi="Times New Roman" w:cs="Times New Roman"/>
          <w:bCs/>
          <w:color w:val="000000"/>
          <w:sz w:val="24"/>
          <w:szCs w:val="24"/>
        </w:rPr>
        <w:t>The device then uses the Ultrasonic sensor to determine if the animal is in front of the system. Once this is confirmed the camera is switched on and it takes the image of the pet. The image is taken so as to confirm that the pet is the required one and that it is the species to be fed. The device can feed 2 different pets therefore has two DC motors that rotate depending on the signal sent from the camera. This also means there will be two food containers and two food bowls. The rotation of the motors is controlled in order to give a specified amount of food. The detection of the pets is done using Convolution Neural Network technique.</w:t>
      </w:r>
      <w:r w:rsidR="007663B0">
        <w:rPr>
          <w:rFonts w:ascii="Times New Roman" w:eastAsia="Times New Roman" w:hAnsi="Times New Roman" w:cs="Times New Roman"/>
          <w:bCs/>
          <w:color w:val="000000"/>
          <w:sz w:val="24"/>
          <w:szCs w:val="24"/>
        </w:rPr>
        <w:t xml:space="preserve"> CNN is</w:t>
      </w:r>
      <w:r w:rsidR="003631EF">
        <w:rPr>
          <w:rFonts w:ascii="Times New Roman" w:eastAsia="Times New Roman" w:hAnsi="Times New Roman" w:cs="Times New Roman"/>
          <w:bCs/>
          <w:color w:val="000000"/>
          <w:sz w:val="24"/>
          <w:szCs w:val="24"/>
        </w:rPr>
        <w:t xml:space="preserve"> a deep learning algorithm that are commonly used in image processing and are fast </w:t>
      </w:r>
      <w:r w:rsidR="003631EF">
        <w:rPr>
          <w:rFonts w:ascii="Times New Roman" w:eastAsia="Times New Roman" w:hAnsi="Times New Roman" w:cs="Times New Roman"/>
          <w:bCs/>
          <w:color w:val="000000"/>
          <w:sz w:val="24"/>
          <w:szCs w:val="24"/>
        </w:rPr>
        <w:fldChar w:fldCharType="begin" w:fldLock="1"/>
      </w:r>
      <w:r w:rsidR="009C44F7">
        <w:rPr>
          <w:rFonts w:ascii="Times New Roman" w:eastAsia="Times New Roman" w:hAnsi="Times New Roman" w:cs="Times New Roman"/>
          <w:bCs/>
          <w:color w:val="000000"/>
          <w:sz w:val="24"/>
          <w:szCs w:val="24"/>
        </w:rPr>
        <w:instrText>ADDIN CSL_CITATION {"citationItems":[{"id":"ITEM-1","itemData":{"DOI":"10.1016/j.ecoinf.2018.10.002","ISSN":"15749541","abstract":"During an epidemic crisis, medical image analysis namely microscopic analyses are made to confirm or not the existence of the epidemic pathogen in suspected cases. Pathogen are all infectious agents such as a virus, bacterium, protozoa, prion etc. However, there is often a lack of specialists in the handling of microscopes, hence allowing the need to make the microscopic analysis abroad. This results in a considerable loss of time and in the meantime, the epidemic continues to spread. To save time in the analysis of samples, we propose to make the future microscopes more intelligent so that they will be able to indicate by themselves the existence or not of the pathogen of an epidemic in a sample. To have a smart microscope, we propose a methodology based on efficient Convolution Neural Network (CNN) architecture in order to classify epidemic pathogen with five deep learning phases: (1) Training dataset of provided images (2) CNN Training (3) Testing data preparation (4) CNN generated model on testing data and finally (5) Evaluation of images classified. The resulted classification process can be integrated in a mobile computing solution on future microscopes. CNN can improve the accuracy in pathogens diagnosis that are focused on hand-tuned feature extraction implying some human mistakes. For our study, we consider cholera and malaria epidemics for microscopic images classification with a relevant CNN, respectively Vibrio cholerae images and Plasmodium falciparum images. Image classification is the task of taking an input image and outputting a class or a probability of classes that best describes the image. Interesting results have been obtained from the CNN model generated achieving the classification accuracy of 94%, with 200 Vibrio cholera images and 200 Plasmodium falciparum images for training dataset and 80 images for testing data. Although this document addresses the classification of epidemic pathogen images using a CNN model, the underlying principles apply to the other fields of science and technology, because of its performance and its capability to handle more layers than the previous traditional neural networks.","author":[{"dropping-particle":"","family":"Traore","given":"Boukaye Boubacar","non-dropping-particle":"","parse-names":false,"suffix":""},{"dropping-particle":"","family":"Kamsu-Foguem","given":"Bernard","non-dropping-particle":"","parse-names":false,"suffix":""},{"dropping-particle":"","family":"Tangara","given":"Fana","non-dropping-particle":"","parse-names":false,"suffix":""}],"container-title":"Ecological Informatics","id":"ITEM-1","issued":{"date-parts":[["2018"]]},"page":"257-268","publisher":"Elsevier","title":"Deep convolution neural network for image recognition","type":"article-journal","volume":"48"},"uris":["http://www.mendeley.com/documents/?uuid=f1baec4c-1f3f-4407-95b0-8278c0129f6b"]}],"mendeley":{"formattedCitation":"[15]","plainTextFormattedCitation":"[15]","previouslyFormattedCitation":"[15]"},"properties":{"noteIndex":0},"schema":"https://github.com/citation-style-language/schema/raw/master/csl-citation.json"}</w:instrText>
      </w:r>
      <w:r w:rsidR="003631EF">
        <w:rPr>
          <w:rFonts w:ascii="Times New Roman" w:eastAsia="Times New Roman" w:hAnsi="Times New Roman" w:cs="Times New Roman"/>
          <w:bCs/>
          <w:color w:val="000000"/>
          <w:sz w:val="24"/>
          <w:szCs w:val="24"/>
        </w:rPr>
        <w:fldChar w:fldCharType="separate"/>
      </w:r>
      <w:r w:rsidR="003631EF" w:rsidRPr="003631EF">
        <w:rPr>
          <w:rFonts w:ascii="Times New Roman" w:eastAsia="Times New Roman" w:hAnsi="Times New Roman" w:cs="Times New Roman"/>
          <w:bCs/>
          <w:noProof/>
          <w:color w:val="000000"/>
          <w:sz w:val="24"/>
          <w:szCs w:val="24"/>
        </w:rPr>
        <w:t>[15]</w:t>
      </w:r>
      <w:r w:rsidR="003631EF">
        <w:rPr>
          <w:rFonts w:ascii="Times New Roman" w:eastAsia="Times New Roman" w:hAnsi="Times New Roman" w:cs="Times New Roman"/>
          <w:bCs/>
          <w:color w:val="000000"/>
          <w:sz w:val="24"/>
          <w:szCs w:val="24"/>
        </w:rPr>
        <w:fldChar w:fldCharType="end"/>
      </w:r>
      <w:r w:rsidR="003631EF">
        <w:rPr>
          <w:rFonts w:ascii="Times New Roman" w:eastAsia="Times New Roman" w:hAnsi="Times New Roman" w:cs="Times New Roman"/>
          <w:bCs/>
          <w:color w:val="000000"/>
          <w:sz w:val="24"/>
          <w:szCs w:val="24"/>
        </w:rPr>
        <w:t>. In the technique, the network is trained in two stages, a forward and a backward stage. The forward stage mainly represents the input image and its parameters in multiple layers. The first layers find corners, edges and lines while the other layers find objects and shapes. The backward stage will then calculate the gradient of each of the parameters. After repeated iterations of the forward and the backward stages then the learning can be stopped</w:t>
      </w:r>
      <w:r w:rsidR="007D6428">
        <w:rPr>
          <w:rFonts w:ascii="Times New Roman" w:eastAsia="Times New Roman" w:hAnsi="Times New Roman" w:cs="Times New Roman"/>
          <w:bCs/>
          <w:color w:val="000000"/>
          <w:sz w:val="24"/>
          <w:szCs w:val="24"/>
        </w:rPr>
        <w:t>.</w:t>
      </w:r>
    </w:p>
    <w:p w14:paraId="6D5A5E9A" w14:textId="0122FCFC" w:rsidR="00C93E44" w:rsidRDefault="00067D70"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s proposed in the design, the authors scrapped 200 images of dogs and cats from Google Images and Pixabay. They then manually labelled the images using a software and used a pre trained model checkpoint before being exported as a single file to be used for reference.</w:t>
      </w:r>
      <w:r w:rsidR="00DD16FA">
        <w:rPr>
          <w:rFonts w:ascii="Times New Roman" w:eastAsia="Times New Roman" w:hAnsi="Times New Roman" w:cs="Times New Roman"/>
          <w:bCs/>
          <w:color w:val="000000"/>
          <w:sz w:val="24"/>
          <w:szCs w:val="24"/>
        </w:rPr>
        <w:t xml:space="preserve"> The video stream is initialized and the camera is given time to warm up and then the frames per second counter is started. The frame is read form the stream and is resized in terms of width and height. A CNN module then converts the frame to a blob. The blob acts as the input to the neural network</w:t>
      </w:r>
      <w:r w:rsidR="00C93E44">
        <w:rPr>
          <w:rFonts w:ascii="Times New Roman" w:eastAsia="Times New Roman" w:hAnsi="Times New Roman" w:cs="Times New Roman"/>
          <w:bCs/>
          <w:color w:val="000000"/>
          <w:sz w:val="24"/>
          <w:szCs w:val="24"/>
        </w:rPr>
        <w:t xml:space="preserve"> which is then complete and the confidence is checked and decided if it is to be drawn. </w:t>
      </w:r>
    </w:p>
    <w:p w14:paraId="76EA22F6" w14:textId="0F4C291D" w:rsidR="005E0A20"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is approach has an advantage that it feeds more than one pet due to the fact that the camera can distinguish between the different pets.</w:t>
      </w:r>
      <w:r w:rsidR="00C075C4">
        <w:rPr>
          <w:rFonts w:ascii="Times New Roman" w:eastAsia="Times New Roman" w:hAnsi="Times New Roman" w:cs="Times New Roman"/>
          <w:bCs/>
          <w:color w:val="000000"/>
          <w:sz w:val="24"/>
          <w:szCs w:val="24"/>
        </w:rPr>
        <w:t xml:space="preserve"> Another bonus is that the device will only dispense after noticing the pet to be fed hence will not give food to the wrong one. However, this design faces a problem of complexity. It will take time for the device to learn the pets and even so, it may not fully recognize the pet as is the problem with digital processing. Any symbol that may have a resemblance close to that of the pet may be mistaken to be </w:t>
      </w:r>
      <w:r w:rsidR="00997003">
        <w:rPr>
          <w:rFonts w:ascii="Times New Roman" w:eastAsia="Times New Roman" w:hAnsi="Times New Roman" w:cs="Times New Roman"/>
          <w:bCs/>
          <w:color w:val="000000"/>
          <w:sz w:val="24"/>
          <w:szCs w:val="24"/>
        </w:rPr>
        <w:t xml:space="preserve">the pet and </w:t>
      </w:r>
      <w:r w:rsidR="00997003">
        <w:rPr>
          <w:rFonts w:ascii="Times New Roman" w:eastAsia="Times New Roman" w:hAnsi="Times New Roman" w:cs="Times New Roman"/>
          <w:bCs/>
          <w:color w:val="000000"/>
          <w:sz w:val="24"/>
          <w:szCs w:val="24"/>
        </w:rPr>
        <w:lastRenderedPageBreak/>
        <w:t>hence food will be dispensed illegally. The device does not also provide feedback from the animal after feeding hence may lead to wastage of food. With the fact that it feeds two pets shows that the device is bulky and hence is not as portable.</w:t>
      </w:r>
    </w:p>
    <w:p w14:paraId="70FC8C9E" w14:textId="4110C766" w:rsidR="00997003" w:rsidRPr="00314C0A" w:rsidRDefault="00997003"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sidRPr="00314C0A">
        <w:rPr>
          <w:rFonts w:ascii="Times New Roman" w:eastAsia="Times New Roman" w:hAnsi="Times New Roman" w:cs="Times New Roman"/>
          <w:b/>
          <w:color w:val="000000"/>
          <w:sz w:val="24"/>
          <w:szCs w:val="24"/>
        </w:rPr>
        <w:t xml:space="preserve"> WIRELESS COMMUNICATION</w:t>
      </w:r>
    </w:p>
    <w:p w14:paraId="20B668BB" w14:textId="42A07201" w:rsidR="00A757D0" w:rsidRDefault="00A757D0"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ommunication between the user and the device is one of the ways that introduced efficiency. Given the fact that most of the pet owners are busy people, having a means to communicate with the device creates a more reliable system. The AFD may be incorporated to communicate with the pet owner via various means. Below are some of the means highlighted:</w:t>
      </w:r>
    </w:p>
    <w:p w14:paraId="20426243" w14:textId="7D35581B" w:rsidR="00A757D0" w:rsidRDefault="009C44F7"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426C26">
        <w:rPr>
          <w:rFonts w:ascii="Times New Roman" w:eastAsia="Times New Roman" w:hAnsi="Times New Roman" w:cs="Times New Roman"/>
          <w:bCs/>
          <w:color w:val="000000"/>
          <w:sz w:val="24"/>
          <w:szCs w:val="24"/>
        </w:rPr>
        <w:instrText>ADDIN CSL_CITATION {"citationItems":[{"id":"ITEM-1","itemData":{"author":[{"dropping-particle":"","family":"Journal","given":"Irjet","non-dropping-particle":"","parse-names":false,"suffix":""}],"id":"ITEM-1","issued":{"date-parts":[["0"]]},"title":"IRJET- Pet feeding Dispenser using Arduino and GSM Technology","type":"article-journal"},"uris":["http://www.mendeley.com/documents/?uuid=7dfbadaa-ffd9-4868-bd68-0d8c53fce4e7"]}],"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C44F7">
        <w:rPr>
          <w:rFonts w:ascii="Times New Roman" w:eastAsia="Times New Roman" w:hAnsi="Times New Roman" w:cs="Times New Roman"/>
          <w:bCs/>
          <w:noProof/>
          <w:color w:val="000000"/>
          <w:sz w:val="24"/>
          <w:szCs w:val="24"/>
        </w:rPr>
        <w:t>[16]</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focuses on a design that uses GSM module to communicate with the pet owner.</w:t>
      </w:r>
      <w:r w:rsidR="00426C26">
        <w:rPr>
          <w:rFonts w:ascii="Times New Roman" w:eastAsia="Times New Roman" w:hAnsi="Times New Roman" w:cs="Times New Roman"/>
          <w:bCs/>
          <w:color w:val="000000"/>
          <w:sz w:val="24"/>
          <w:szCs w:val="24"/>
        </w:rPr>
        <w:t xml:space="preserve"> GSM is a globally accepted standard that is used for digital cellular communication whereby it provides standards that define the functions and the interface requirements in detail but they do not address the hardware </w:t>
      </w:r>
      <w:r w:rsidR="00426C26">
        <w:rPr>
          <w:rFonts w:ascii="Times New Roman" w:eastAsia="Times New Roman" w:hAnsi="Times New Roman" w:cs="Times New Roman"/>
          <w:bCs/>
          <w:color w:val="000000"/>
          <w:sz w:val="24"/>
          <w:szCs w:val="24"/>
        </w:rPr>
        <w:fldChar w:fldCharType="begin" w:fldLock="1"/>
      </w:r>
      <w:r w:rsidR="00065713">
        <w:rPr>
          <w:rFonts w:ascii="Times New Roman" w:eastAsia="Times New Roman" w:hAnsi="Times New Roman" w:cs="Times New Roman"/>
          <w:bCs/>
          <w:color w:val="000000"/>
          <w:sz w:val="24"/>
          <w:szCs w:val="24"/>
        </w:rPr>
        <w:instrText>ADDIN CSL_CITATION {"citationItems":[{"id":"ITEM-1","itemData":{"author":[{"dropping-particle":"","family":"Kencl","given":"Lukáš","non-dropping-particle":"","parse-names":false,"suffix":""}],"id":"ITEM-1","issued":{"date-parts":[["1982"]]},"page":"1-19","title":"Global System for Mobile Communication ( GSM ) Definition 1 . Introduction : The Evolution of Mobile Telephone Systems","type":"article-journal"},"uris":["http://www.mendeley.com/documents/?uuid=49f24f18-5647-477f-95a8-ac3c5cb4529e"]}],"mendeley":{"formattedCitation":"[17]","plainTextFormattedCitation":"[17]","previouslyFormattedCitation":"[17]"},"properties":{"noteIndex":0},"schema":"https://github.com/citation-style-language/schema/raw/master/csl-citation.json"}</w:instrText>
      </w:r>
      <w:r w:rsidR="00426C26">
        <w:rPr>
          <w:rFonts w:ascii="Times New Roman" w:eastAsia="Times New Roman" w:hAnsi="Times New Roman" w:cs="Times New Roman"/>
          <w:bCs/>
          <w:color w:val="000000"/>
          <w:sz w:val="24"/>
          <w:szCs w:val="24"/>
        </w:rPr>
        <w:fldChar w:fldCharType="separate"/>
      </w:r>
      <w:r w:rsidR="00426C26" w:rsidRPr="00426C26">
        <w:rPr>
          <w:rFonts w:ascii="Times New Roman" w:eastAsia="Times New Roman" w:hAnsi="Times New Roman" w:cs="Times New Roman"/>
          <w:bCs/>
          <w:noProof/>
          <w:color w:val="000000"/>
          <w:sz w:val="24"/>
          <w:szCs w:val="24"/>
        </w:rPr>
        <w:t>[17]</w:t>
      </w:r>
      <w:r w:rsidR="00426C26">
        <w:rPr>
          <w:rFonts w:ascii="Times New Roman" w:eastAsia="Times New Roman" w:hAnsi="Times New Roman" w:cs="Times New Roman"/>
          <w:bCs/>
          <w:color w:val="000000"/>
          <w:sz w:val="24"/>
          <w:szCs w:val="24"/>
        </w:rPr>
        <w:fldChar w:fldCharType="end"/>
      </w:r>
      <w:r w:rsidR="00426C26">
        <w:rPr>
          <w:rFonts w:ascii="Times New Roman" w:eastAsia="Times New Roman" w:hAnsi="Times New Roman" w:cs="Times New Roman"/>
          <w:bCs/>
          <w:color w:val="000000"/>
          <w:sz w:val="24"/>
          <w:szCs w:val="24"/>
        </w:rPr>
        <w:t>. A GSM module is a customized hardware that is designed for wireless radiation monitoring</w:t>
      </w:r>
      <w:r w:rsidR="00065713">
        <w:rPr>
          <w:rFonts w:ascii="Times New Roman" w:eastAsia="Times New Roman" w:hAnsi="Times New Roman" w:cs="Times New Roman"/>
          <w:bCs/>
          <w:color w:val="000000"/>
          <w:sz w:val="24"/>
          <w:szCs w:val="24"/>
        </w:rPr>
        <w:t xml:space="preserve"> through SMS. The module receives data serially from radiation monitoring devices and sends this information as text SMS to the host server. It contains a microcontroller that controls the sending, receiving and AT command processing to the module. The processes the module does include data transmission, status query and configuration setup. The microcontroller processes all incoming SMS, extract and also store configuration from the host server and finally transmits SMS data at every fixed interval according to the configuration set by the host </w:t>
      </w:r>
      <w:r w:rsidR="00065713">
        <w:rPr>
          <w:rFonts w:ascii="Times New Roman" w:eastAsia="Times New Roman" w:hAnsi="Times New Roman" w:cs="Times New Roman"/>
          <w:bCs/>
          <w:color w:val="000000"/>
          <w:sz w:val="24"/>
          <w:szCs w:val="24"/>
        </w:rPr>
        <w:fldChar w:fldCharType="begin" w:fldLock="1"/>
      </w:r>
      <w:r w:rsidR="00220DF4">
        <w:rPr>
          <w:rFonts w:ascii="Times New Roman" w:eastAsia="Times New Roman" w:hAnsi="Times New Roman" w:cs="Times New Roman"/>
          <w:bCs/>
          <w:color w:val="000000"/>
          <w:sz w:val="24"/>
          <w:szCs w:val="24"/>
        </w:rPr>
        <w:instrText>ADDIN CSL_CITATION {"citationItems":[{"id":"ITEM-1","itemData":{"DOI":"10.1088/1757-899X/298/1/012040","ISSN":"1757899X","abstract":"A customised Global System for Mobile communication (GSM) module is designed for wireless radiation monitoring through Short Messaging Service (SMS). This module is able to receive serial data from radiation monitoring devices such as survey meter or area monitor and transmit the data as text SMS to a host server. It provides two-way communication for data transmission, status query, and configuration setup. The module hardware consists of GSM module, voltage level shifter, SIM circuit and Atmega328P microcontroller. Microcontroller provides control for sending, receiving and AT command processing to GSM module. The firmware is responsible to handle task related to communication between device and host server. It process all incoming SMS, extract, and store new configuration from Host, transmits alert/notification SMS when the radiation data reach/exceed threshold value, and transmits SMS data at every fixed interval according to configuration. Integration of this module with radiation survey/monitoring device will create mobile and wireless radiation monitoring system with prompt emergency alert at high-level radiation.","author":[{"dropping-particle":"","family":"Abd Rahman","given":"Nur Aira","non-dropping-particle":"","parse-names":false,"suffix":""},{"dropping-particle":"","family":"Ibrahim","given":"Noor Hisyam","non-dropping-particle":"","parse-names":false,"suffix":""},{"dropping-particle":"","family":"Lombigit","given":"Lojius","non-dropping-particle":"","parse-names":false,"suffix":""},{"dropping-particle":"","family":"Azman","given":"Azraf","non-dropping-particle":"","parse-names":false,"suffix":""},{"dropping-particle":"","family":"Jaafar","given":"Zainudin","non-dropping-particle":"","parse-names":false,"suffix":""},{"dropping-particle":"","family":"Abdullah","given":"Nor Arymaswati","non-dropping-particle":"","parse-names":false,"suffix":""},{"dropping-particle":"","family":"Patai Mohamad","given":"Glam Hadzir","non-dropping-particle":"","parse-names":false,"suffix":""}],"container-title":"IOP Conference Series: Materials Science and Engineering","id":"ITEM-1","issue":"1","issued":{"date-parts":[["2018"]]},"title":"GSM module for wireless radiation monitoring system via SMS","type":"article-journal","volume":"298"},"uris":["http://www.mendeley.com/documents/?uuid=c217256d-4252-406a-bace-5b5b8e00c78d"]}],"mendeley":{"formattedCitation":"[18]","plainTextFormattedCitation":"[18]","previouslyFormattedCitation":"[18]"},"properties":{"noteIndex":0},"schema":"https://github.com/citation-style-language/schema/raw/master/csl-citation.json"}</w:instrText>
      </w:r>
      <w:r w:rsidR="00065713">
        <w:rPr>
          <w:rFonts w:ascii="Times New Roman" w:eastAsia="Times New Roman" w:hAnsi="Times New Roman" w:cs="Times New Roman"/>
          <w:bCs/>
          <w:color w:val="000000"/>
          <w:sz w:val="24"/>
          <w:szCs w:val="24"/>
        </w:rPr>
        <w:fldChar w:fldCharType="separate"/>
      </w:r>
      <w:r w:rsidR="00065713" w:rsidRPr="00065713">
        <w:rPr>
          <w:rFonts w:ascii="Times New Roman" w:eastAsia="Times New Roman" w:hAnsi="Times New Roman" w:cs="Times New Roman"/>
          <w:bCs/>
          <w:noProof/>
          <w:color w:val="000000"/>
          <w:sz w:val="24"/>
          <w:szCs w:val="24"/>
        </w:rPr>
        <w:t>[18]</w:t>
      </w:r>
      <w:r w:rsidR="00065713">
        <w:rPr>
          <w:rFonts w:ascii="Times New Roman" w:eastAsia="Times New Roman" w:hAnsi="Times New Roman" w:cs="Times New Roman"/>
          <w:bCs/>
          <w:color w:val="000000"/>
          <w:sz w:val="24"/>
          <w:szCs w:val="24"/>
        </w:rPr>
        <w:fldChar w:fldCharType="end"/>
      </w:r>
      <w:r w:rsidR="00065713">
        <w:rPr>
          <w:rFonts w:ascii="Times New Roman" w:eastAsia="Times New Roman" w:hAnsi="Times New Roman" w:cs="Times New Roman"/>
          <w:bCs/>
          <w:color w:val="000000"/>
          <w:sz w:val="24"/>
          <w:szCs w:val="24"/>
        </w:rPr>
        <w:t>.</w:t>
      </w:r>
    </w:p>
    <w:p w14:paraId="6D89DCEB" w14:textId="50B9C8FA" w:rsidR="00065713" w:rsidRDefault="00E352A6"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n this design, the pet owners can feed their pets by just sending a text message, even without their presence near the device. When power is supplied to the system, a message is sent to the owner to signal working of the device. The owner will then send a text message which will trigger the servo motor to open and dispense the food.</w:t>
      </w:r>
      <w:r w:rsidR="001F2990">
        <w:rPr>
          <w:rFonts w:ascii="Times New Roman" w:eastAsia="Times New Roman" w:hAnsi="Times New Roman" w:cs="Times New Roman"/>
          <w:bCs/>
          <w:color w:val="000000"/>
          <w:sz w:val="24"/>
          <w:szCs w:val="24"/>
        </w:rPr>
        <w:t xml:space="preserve"> For water, the device also contains a solenoid valve which is also triggered by an SMS from the owner, which opens to let out water.</w:t>
      </w:r>
      <w:r>
        <w:rPr>
          <w:rFonts w:ascii="Times New Roman" w:eastAsia="Times New Roman" w:hAnsi="Times New Roman" w:cs="Times New Roman"/>
          <w:bCs/>
          <w:color w:val="000000"/>
          <w:sz w:val="24"/>
          <w:szCs w:val="24"/>
        </w:rPr>
        <w:t xml:space="preserve"> At the end of food dispensing the machine will then send a text message signaling end of the process. The GSM shield used </w:t>
      </w:r>
      <w:r w:rsidR="001F2990">
        <w:rPr>
          <w:rFonts w:ascii="Times New Roman" w:eastAsia="Times New Roman" w:hAnsi="Times New Roman" w:cs="Times New Roman"/>
          <w:bCs/>
          <w:color w:val="000000"/>
          <w:sz w:val="24"/>
          <w:szCs w:val="24"/>
        </w:rPr>
        <w:t>here enables the device to perform as a basic phone where it will send and receive a message from other phone users.</w:t>
      </w:r>
    </w:p>
    <w:p w14:paraId="026008D9" w14:textId="6CF5E1D6" w:rsidR="001F2990" w:rsidRDefault="001F2990" w:rsidP="00A757D0">
      <w:pPr>
        <w:spacing w:after="100" w:afterAutospacing="1" w:line="360" w:lineRule="auto"/>
        <w:jc w:val="both"/>
        <w:rPr>
          <w:rFonts w:ascii="Times New Roman" w:eastAsia="Times New Roman" w:hAnsi="Times New Roman" w:cs="Times New Roman"/>
          <w:bCs/>
          <w:color w:val="000000"/>
          <w:sz w:val="24"/>
          <w:szCs w:val="24"/>
        </w:rPr>
      </w:pPr>
      <w:r w:rsidRPr="001F2990">
        <w:rPr>
          <w:rFonts w:ascii="Times New Roman" w:eastAsia="Times New Roman" w:hAnsi="Times New Roman" w:cs="Times New Roman"/>
          <w:bCs/>
          <w:i/>
          <w:iCs/>
          <w:color w:val="000000"/>
          <w:sz w:val="24"/>
          <w:szCs w:val="24"/>
          <w:u w:val="single"/>
        </w:rPr>
        <w:lastRenderedPageBreak/>
        <w:t>Advantages / Disadvantages</w:t>
      </w:r>
      <w:r>
        <w:rPr>
          <w:rFonts w:ascii="Times New Roman" w:eastAsia="Times New Roman" w:hAnsi="Times New Roman" w:cs="Times New Roman"/>
          <w:bCs/>
          <w:color w:val="000000"/>
          <w:sz w:val="24"/>
          <w:szCs w:val="24"/>
        </w:rPr>
        <w:t xml:space="preserve"> – One outstanding quality of this design is that it can serve both food and water to the pet. Working by sending a message also means that the user can control the device even from a distant away hence can be used by users who have quite a busy schedule. The downside with the system is that the user needs to control the device despite the fact that it uses the GSM, i.e., it only works on receiving a text. The system also has no means to take the animal feedback hence can lead to food wastages.</w:t>
      </w:r>
    </w:p>
    <w:p w14:paraId="437795F8" w14:textId="05F1D4EE" w:rsidR="00922977" w:rsidRDefault="00922977" w:rsidP="00A757D0">
      <w:pPr>
        <w:spacing w:after="100" w:afterAutospacing="1" w:line="360" w:lineRule="auto"/>
        <w:jc w:val="both"/>
        <w:rPr>
          <w:rFonts w:ascii="Times New Roman" w:eastAsia="Times New Roman" w:hAnsi="Times New Roman" w:cs="Times New Roman"/>
          <w:bCs/>
          <w:color w:val="000000"/>
          <w:sz w:val="24"/>
          <w:szCs w:val="24"/>
        </w:rPr>
      </w:pPr>
      <w:r>
        <w:rPr>
          <w:noProof/>
        </w:rPr>
        <w:drawing>
          <wp:anchor distT="0" distB="0" distL="114300" distR="114300" simplePos="0" relativeHeight="251665408" behindDoc="0" locked="0" layoutInCell="1" allowOverlap="1" wp14:anchorId="36B0288F" wp14:editId="77C0F336">
            <wp:simplePos x="0" y="0"/>
            <wp:positionH relativeFrom="column">
              <wp:posOffset>-295275</wp:posOffset>
            </wp:positionH>
            <wp:positionV relativeFrom="paragraph">
              <wp:posOffset>1679575</wp:posOffset>
            </wp:positionV>
            <wp:extent cx="6362700" cy="3839845"/>
            <wp:effectExtent l="0" t="0" r="0" b="8255"/>
            <wp:wrapTight wrapText="bothSides">
              <wp:wrapPolygon edited="0">
                <wp:start x="0" y="0"/>
                <wp:lineTo x="0" y="21539"/>
                <wp:lineTo x="21535" y="21539"/>
                <wp:lineTo x="21535" y="0"/>
                <wp:lineTo x="0" y="0"/>
              </wp:wrapPolygon>
            </wp:wrapTight>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stretch>
                      <a:fillRect/>
                    </a:stretch>
                  </pic:blipFill>
                  <pic:spPr>
                    <a:xfrm>
                      <a:off x="0" y="0"/>
                      <a:ext cx="6362700" cy="3839845"/>
                    </a:xfrm>
                    <a:prstGeom prst="rect">
                      <a:avLst/>
                    </a:prstGeom>
                  </pic:spPr>
                </pic:pic>
              </a:graphicData>
            </a:graphic>
            <wp14:sizeRelH relativeFrom="margin">
              <wp14:pctWidth>0</wp14:pctWidth>
            </wp14:sizeRelH>
            <wp14:sizeRelV relativeFrom="margin">
              <wp14:pctHeight>0</wp14:pctHeight>
            </wp14:sizeRelV>
          </wp:anchor>
        </w:drawing>
      </w:r>
      <w:r w:rsidR="00E51BC1">
        <w:rPr>
          <w:rFonts w:ascii="Times New Roman" w:eastAsia="Times New Roman" w:hAnsi="Times New Roman" w:cs="Times New Roman"/>
          <w:bCs/>
          <w:color w:val="000000"/>
          <w:sz w:val="24"/>
          <w:szCs w:val="24"/>
        </w:rPr>
        <w:fldChar w:fldCharType="begin" w:fldLock="1"/>
      </w:r>
      <w:r w:rsidR="0095654D">
        <w:rPr>
          <w:rFonts w:ascii="Times New Roman" w:eastAsia="Times New Roman" w:hAnsi="Times New Roman" w:cs="Times New Roman"/>
          <w:bCs/>
          <w:color w:val="000000"/>
          <w:sz w:val="24"/>
          <w:szCs w:val="24"/>
        </w:rPr>
        <w:instrText>ADDIN CSL_CITATION {"citationItems":[{"id":"ITEM-1","itemData":{"ISSN":"2042-115X","abstract":"The world of the ‘Internet of Things’ (‘IoT’) is just one manifestation of recent developments in information and communication technologies (‘ICTs’), closely tied to others, including ‘cloud computing’ and ‘big data’. For our purposes, the ‘Thing’ in the IoT is any physical entity capable of connectivity that directly interfaces the physical world, such as embedded devices, sensors and actuators. In considering IoT contracts, this paper adopts a case study approach, examining the complexity of IoT through the lens of a specific product: the Nest connected thermostat, part of the Nest Labs business and owned by Google. We focus on the ‘legals’ of Nest (contractual documents, licences, etc.) to provide a case study of IoT complexity. After touching on some general contract law issues in relation to the IoT supply chain, we examine the rights and obligations represented in these legals and discuss the extent to which, collectively, they present a coherent and comprehensible private law framework. We then consider the extent to which certain statutory regimes may treat IoT contracts in terms of addressing two characteristic contractual concerns: liability attribution and unfair terms. Our main conclusion is that the world of IoT demonstrates a need to consider recasting the concept of product to reflect the frequent inextricable mixture of hardware, software, data and service.","author":[{"dropping-particle":"","family":"WALDEN","given":"IN","non-dropping-particle":"","parse-names":false,"suffix":""},{"dropping-particle":"","family":"Noto La Diego","given":"G","non-dropping-particle":"","parse-names":false,"suffix":""}],"container-title":"European Journal of Law and Technology","id":"ITEM-1","issue":"2","issued":{"date-parts":[["2016"]]},"page":"1-29","title":"Contracting for the 'Internet of Things': looking into the Nest","type":"article-journal","volume":"7"},"uris":["http://www.mendeley.com/documents/?uuid=c3d8232a-cace-4ebb-bda8-49b9fd16a000"]}],"mendeley":{"formattedCitation":"[19]","plainTextFormattedCitation":"[19]","previouslyFormattedCitation":"[19]"},"properties":{"noteIndex":0},"schema":"https://github.com/citation-style-language/schema/raw/master/csl-citation.json"}</w:instrText>
      </w:r>
      <w:r w:rsidR="00E51BC1">
        <w:rPr>
          <w:rFonts w:ascii="Times New Roman" w:eastAsia="Times New Roman" w:hAnsi="Times New Roman" w:cs="Times New Roman"/>
          <w:bCs/>
          <w:color w:val="000000"/>
          <w:sz w:val="24"/>
          <w:szCs w:val="24"/>
        </w:rPr>
        <w:fldChar w:fldCharType="separate"/>
      </w:r>
      <w:r w:rsidR="00E51BC1" w:rsidRPr="00E51BC1">
        <w:rPr>
          <w:rFonts w:ascii="Times New Roman" w:eastAsia="Times New Roman" w:hAnsi="Times New Roman" w:cs="Times New Roman"/>
          <w:bCs/>
          <w:noProof/>
          <w:color w:val="000000"/>
          <w:sz w:val="24"/>
          <w:szCs w:val="24"/>
        </w:rPr>
        <w:t>[19]</w:t>
      </w:r>
      <w:r w:rsidR="00E51BC1">
        <w:rPr>
          <w:rFonts w:ascii="Times New Roman" w:eastAsia="Times New Roman" w:hAnsi="Times New Roman" w:cs="Times New Roman"/>
          <w:bCs/>
          <w:color w:val="000000"/>
          <w:sz w:val="24"/>
          <w:szCs w:val="24"/>
        </w:rPr>
        <w:fldChar w:fldCharType="end"/>
      </w:r>
      <w:r w:rsidR="00E51BC1">
        <w:rPr>
          <w:rFonts w:ascii="Times New Roman" w:eastAsia="Times New Roman" w:hAnsi="Times New Roman" w:cs="Times New Roman"/>
          <w:bCs/>
          <w:color w:val="000000"/>
          <w:sz w:val="24"/>
          <w:szCs w:val="24"/>
        </w:rPr>
        <w:t xml:space="preserve"> IoT can be defined as a large number of data points brough into a cloud environment in which analysis can be done to influence the outcomes. It uses any physical entity such as sensors and actuators, that are capable of connectivity and directly link to the physical world. It</w:t>
      </w:r>
      <w:r w:rsidR="00220DF4">
        <w:rPr>
          <w:rFonts w:ascii="Times New Roman" w:eastAsia="Times New Roman" w:hAnsi="Times New Roman" w:cs="Times New Roman"/>
          <w:bCs/>
          <w:color w:val="000000"/>
          <w:sz w:val="24"/>
          <w:szCs w:val="24"/>
        </w:rPr>
        <w:t xml:space="preserve"> is a technology that enables one to control and monitor devices that </w:t>
      </w:r>
      <w:r w:rsidR="00E51BC1">
        <w:rPr>
          <w:rFonts w:ascii="Times New Roman" w:eastAsia="Times New Roman" w:hAnsi="Times New Roman" w:cs="Times New Roman"/>
          <w:bCs/>
          <w:color w:val="000000"/>
          <w:sz w:val="24"/>
          <w:szCs w:val="24"/>
        </w:rPr>
        <w:t>are</w:t>
      </w:r>
      <w:r w:rsidR="00220DF4">
        <w:rPr>
          <w:rFonts w:ascii="Times New Roman" w:eastAsia="Times New Roman" w:hAnsi="Times New Roman" w:cs="Times New Roman"/>
          <w:bCs/>
          <w:color w:val="000000"/>
          <w:sz w:val="24"/>
          <w:szCs w:val="24"/>
        </w:rPr>
        <w:t xml:space="preserve"> connected to the internet.</w:t>
      </w:r>
      <w:r w:rsidR="00EE57A9">
        <w:rPr>
          <w:rFonts w:ascii="Times New Roman" w:eastAsia="Times New Roman" w:hAnsi="Times New Roman" w:cs="Times New Roman"/>
          <w:bCs/>
          <w:color w:val="000000"/>
          <w:sz w:val="24"/>
          <w:szCs w:val="24"/>
        </w:rPr>
        <w:t xml:space="preserve"> IoT acts as means of wireless communication between devices</w:t>
      </w:r>
      <w:r w:rsidR="00E51BC1">
        <w:rPr>
          <w:rFonts w:ascii="Times New Roman" w:eastAsia="Times New Roman" w:hAnsi="Times New Roman" w:cs="Times New Roman"/>
          <w:bCs/>
          <w:color w:val="000000"/>
          <w:sz w:val="24"/>
          <w:szCs w:val="24"/>
        </w:rPr>
        <w:t>,</w:t>
      </w:r>
      <w:r w:rsidR="00EE57A9">
        <w:rPr>
          <w:rFonts w:ascii="Times New Roman" w:eastAsia="Times New Roman" w:hAnsi="Times New Roman" w:cs="Times New Roman"/>
          <w:bCs/>
          <w:color w:val="000000"/>
          <w:sz w:val="24"/>
          <w:szCs w:val="24"/>
        </w:rPr>
        <w:t xml:space="preserve"> where the</w:t>
      </w:r>
      <w:r w:rsidR="00E51BC1">
        <w:rPr>
          <w:rFonts w:ascii="Times New Roman" w:eastAsia="Times New Roman" w:hAnsi="Times New Roman" w:cs="Times New Roman"/>
          <w:bCs/>
          <w:color w:val="000000"/>
          <w:sz w:val="24"/>
          <w:szCs w:val="24"/>
        </w:rPr>
        <w:t xml:space="preserve"> related</w:t>
      </w:r>
      <w:r w:rsidR="00EE57A9">
        <w:rPr>
          <w:rFonts w:ascii="Times New Roman" w:eastAsia="Times New Roman" w:hAnsi="Times New Roman" w:cs="Times New Roman"/>
          <w:bCs/>
          <w:color w:val="000000"/>
          <w:sz w:val="24"/>
          <w:szCs w:val="24"/>
        </w:rPr>
        <w:t xml:space="preserve"> devices may exchange information. </w:t>
      </w:r>
      <w:r>
        <w:rPr>
          <w:rFonts w:ascii="Times New Roman" w:eastAsia="Times New Roman" w:hAnsi="Times New Roman" w:cs="Times New Roman"/>
          <w:bCs/>
          <w:color w:val="000000"/>
          <w:sz w:val="24"/>
          <w:szCs w:val="24"/>
        </w:rPr>
        <w:t>The growth of the internet since 1989 to 1997 could be summarized as below:</w:t>
      </w:r>
    </w:p>
    <w:p w14:paraId="37B423DA" w14:textId="15510A49" w:rsidR="00922977" w:rsidRPr="00922977" w:rsidRDefault="00922977" w:rsidP="00A757D0">
      <w:pPr>
        <w:spacing w:after="100" w:afterAutospacing="1"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Pr="00922977">
        <w:rPr>
          <w:rFonts w:ascii="Times New Roman" w:eastAsia="Times New Roman" w:hAnsi="Times New Roman" w:cs="Times New Roman"/>
          <w:bCs/>
          <w:i/>
          <w:iCs/>
          <w:color w:val="000000"/>
          <w:sz w:val="24"/>
          <w:szCs w:val="24"/>
        </w:rPr>
        <w:t>Fig 2.2 Internet growth (1989 – 1997)</w:t>
      </w:r>
    </w:p>
    <w:p w14:paraId="52B258A5" w14:textId="080E2D78" w:rsidR="00BB128A" w:rsidRDefault="0095654D"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531D62">
        <w:rPr>
          <w:rFonts w:ascii="Times New Roman" w:eastAsia="Times New Roman" w:hAnsi="Times New Roman" w:cs="Times New Roman"/>
          <w:bCs/>
          <w:color w:val="000000"/>
          <w:sz w:val="24"/>
          <w:szCs w:val="24"/>
        </w:rPr>
        <w:instrText>ADDIN CSL_CITATION {"citationItems":[{"id":"ITEM-1","itemData":{"DOI":"10.5120/ijca2016912176","author":[{"dropping-particle":"","family":"A.","given":"Revathi","non-dropping-particle":"","parse-names":false,"suffix":""},{"dropping-particle":"","family":"Desai","given":"Harshit","non-dropping-particle":"","parse-names":false,"suffix":""},{"dropping-particle":"","family":"Kathuria","given":"Ishan","non-dropping-particle":"","parse-names":false,"suffix":""}],"container-title":"International Journal of Computer Applications","id":"ITEM-1","issue":"10","issued":{"date-parts":[["2016"]]},"page":"37-40","title":"Embedded Web Server","type":"article-journal","volume":"153"},"uris":["http://www.mendeley.com/documents/?uuid=81953fda-558d-4281-98f0-1860de920818"]}],"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5654D">
        <w:rPr>
          <w:rFonts w:ascii="Times New Roman" w:eastAsia="Times New Roman" w:hAnsi="Times New Roman" w:cs="Times New Roman"/>
          <w:bCs/>
          <w:noProof/>
          <w:color w:val="000000"/>
          <w:sz w:val="24"/>
          <w:szCs w:val="24"/>
        </w:rPr>
        <w:t>[20]</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 general-purpose web server contains an operating system, a fast processor, some memory and special purpose hardware, running applications and a few web pages. A client may access the server through a LAN router and the Internet, by sending a request which is processed by the router to connect to the internet. The web handles the request and connects to the desired web server from where the required data is sent to the client.</w:t>
      </w:r>
      <w:r w:rsidR="008D279C">
        <w:rPr>
          <w:rFonts w:ascii="Times New Roman" w:eastAsia="Times New Roman" w:hAnsi="Times New Roman" w:cs="Times New Roman"/>
          <w:bCs/>
          <w:color w:val="000000"/>
          <w:sz w:val="24"/>
          <w:szCs w:val="24"/>
        </w:rPr>
        <w:t xml:space="preserve"> When working with digital equipment, analog inputs from a sensor are converted into digital outputs by a controller and stored in memory. These values are stored are then compared with standard values and decisions are made by the circuit hence automation. For controlling the web browser, the user needs access to the web page. T</w:t>
      </w:r>
      <w:r w:rsidR="008D279C">
        <w:rPr>
          <w:rFonts w:ascii="Times New Roman" w:eastAsia="Times New Roman" w:hAnsi="Times New Roman" w:cs="Times New Roman"/>
          <w:bCs/>
          <w:color w:val="000000"/>
          <w:sz w:val="24"/>
          <w:szCs w:val="24"/>
        </w:rPr>
        <w:t>he microcontroller</w:t>
      </w:r>
      <w:r w:rsidR="008D279C">
        <w:rPr>
          <w:rFonts w:ascii="Times New Roman" w:eastAsia="Times New Roman" w:hAnsi="Times New Roman" w:cs="Times New Roman"/>
          <w:bCs/>
          <w:color w:val="000000"/>
          <w:sz w:val="24"/>
          <w:szCs w:val="24"/>
        </w:rPr>
        <w:t xml:space="preserve"> will be continuously sending data to the website. Code for the webpage is written in HTML</w:t>
      </w:r>
      <w:r w:rsidR="00627053">
        <w:rPr>
          <w:rFonts w:ascii="Times New Roman" w:eastAsia="Times New Roman" w:hAnsi="Times New Roman" w:cs="Times New Roman"/>
          <w:bCs/>
          <w:color w:val="000000"/>
          <w:sz w:val="24"/>
          <w:szCs w:val="24"/>
        </w:rPr>
        <w:t xml:space="preserve"> and uploaded via an ethernet module and TCP/IP address.</w:t>
      </w:r>
    </w:p>
    <w:p w14:paraId="41F96FBF" w14:textId="5A1FE1EB" w:rsidR="00EE57A9" w:rsidRDefault="00EE57A9"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531D62">
        <w:rPr>
          <w:rFonts w:ascii="Times New Roman" w:eastAsia="Times New Roman" w:hAnsi="Times New Roman" w:cs="Times New Roman"/>
          <w:bCs/>
          <w:color w:val="000000"/>
          <w:sz w:val="24"/>
          <w:szCs w:val="24"/>
        </w:rPr>
        <w:instrText>ADDIN CSL_CITATION {"citationItems":[{"id":"ITEM-1","itemData":{"ISBN":"978-602-71424-0-4","abstract":"IOT technology allows someone to control and monitor an object connected to the Internet network. Pet Feeder as a tool to pet the animals which is equipped with a communication network and can be controlled over the distance through a web server, it is different from the pet feeder tool in general, it works when the owner gave orders through a web server. The design of the tool was divided into two parts, they were software and hardware, the software used IDE Arduino and ESP8266 Downloader, while for the hardware used microcontroller arduino uno which had a leading role as the mastermind in this tool, and several other components such as modules ESP866, ultrasonic sensors, servo motors, LDR, and buzzer. The system applied to the Pet Feeder worked well, the time to display the web server only takes for about four seconds, while to determine the availability of food in containers and tanks could be done by utilizing some software and the internet access even the controller was in the distant places.","author":[{"dropping-particle":"","family":"Buana","given":"Universitas Mercu","non-dropping-particle":"","parse-names":false,"suffix":""},{"dropping-particle":"","family":"Adriansyah","given":"Andi","non-dropping-particle":"","parse-names":false,"suffix":""},{"dropping-particle":"","family":"Wibowo","given":"Muchd Arief","non-dropping-particle":"","parse-names":false,"suffix":""},{"dropping-particle":"","family":"Ihsanto","given":"Eko","non-dropping-particle":"","parse-names":false,"suffix":""}],"id":"ITEM-1","issue":"October","issued":{"date-parts":[["2016"]]},"page":"1-6","title":"Design of Pet Feeder using Web Server as Internet of Things Application Muchd Arief Wibowo Design of Pet Feeder using Web Server as Internet of Things Application","type":"article-journal"},"uris":["http://www.mendeley.com/documents/?uuid=5e27a74a-d3a9-4632-87cc-a1809e28dad3"]}],"mendeley":{"formattedCitation":"[21]","plainTextFormattedCitation":"[21]","previouslyFormattedCitation":"[2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0095654D" w:rsidRPr="0095654D">
        <w:rPr>
          <w:rFonts w:ascii="Times New Roman" w:eastAsia="Times New Roman" w:hAnsi="Times New Roman" w:cs="Times New Roman"/>
          <w:bCs/>
          <w:noProof/>
          <w:color w:val="000000"/>
          <w:sz w:val="24"/>
          <w:szCs w:val="24"/>
        </w:rPr>
        <w:t>[21]</w:t>
      </w:r>
      <w:r>
        <w:rPr>
          <w:rFonts w:ascii="Times New Roman" w:eastAsia="Times New Roman" w:hAnsi="Times New Roman" w:cs="Times New Roman"/>
          <w:bCs/>
          <w:color w:val="000000"/>
          <w:sz w:val="24"/>
          <w:szCs w:val="24"/>
        </w:rPr>
        <w:fldChar w:fldCharType="end"/>
      </w:r>
      <w:r w:rsidR="00A87D21">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In this design the author uses the device by controlling it via a web server</w:t>
      </w:r>
      <w:r w:rsidR="00FF6265">
        <w:rPr>
          <w:rFonts w:ascii="Times New Roman" w:eastAsia="Times New Roman" w:hAnsi="Times New Roman" w:cs="Times New Roman"/>
          <w:bCs/>
          <w:color w:val="000000"/>
          <w:sz w:val="24"/>
          <w:szCs w:val="24"/>
        </w:rPr>
        <w:t>. An LCD display shows the feeder’s web display which contains the information about the servo position, distance between the food container and the sensor and a link to feed the animals. When the link is clicked</w:t>
      </w:r>
      <w:r w:rsidR="00A87D21">
        <w:rPr>
          <w:rFonts w:ascii="Times New Roman" w:eastAsia="Times New Roman" w:hAnsi="Times New Roman" w:cs="Times New Roman"/>
          <w:bCs/>
          <w:color w:val="000000"/>
          <w:sz w:val="24"/>
          <w:szCs w:val="24"/>
        </w:rPr>
        <w:t>,</w:t>
      </w:r>
      <w:r w:rsidR="00FF6265">
        <w:rPr>
          <w:rFonts w:ascii="Times New Roman" w:eastAsia="Times New Roman" w:hAnsi="Times New Roman" w:cs="Times New Roman"/>
          <w:bCs/>
          <w:color w:val="000000"/>
          <w:sz w:val="24"/>
          <w:szCs w:val="24"/>
        </w:rPr>
        <w:t xml:space="preserve"> the </w:t>
      </w:r>
      <w:r w:rsidR="00A87D21">
        <w:rPr>
          <w:rFonts w:ascii="Times New Roman" w:eastAsia="Times New Roman" w:hAnsi="Times New Roman" w:cs="Times New Roman"/>
          <w:bCs/>
          <w:color w:val="000000"/>
          <w:sz w:val="24"/>
          <w:szCs w:val="24"/>
        </w:rPr>
        <w:t xml:space="preserve">servo </w:t>
      </w:r>
      <w:r w:rsidR="00FF6265">
        <w:rPr>
          <w:rFonts w:ascii="Times New Roman" w:eastAsia="Times New Roman" w:hAnsi="Times New Roman" w:cs="Times New Roman"/>
          <w:bCs/>
          <w:color w:val="000000"/>
          <w:sz w:val="24"/>
          <w:szCs w:val="24"/>
        </w:rPr>
        <w:t>motor opens the food valve when the distance between the food container and the sensor is more than 0.05m</w:t>
      </w:r>
      <w:r w:rsidR="00A87D21">
        <w:rPr>
          <w:rFonts w:ascii="Times New Roman" w:eastAsia="Times New Roman" w:hAnsi="Times New Roman" w:cs="Times New Roman"/>
          <w:bCs/>
          <w:color w:val="000000"/>
          <w:sz w:val="24"/>
          <w:szCs w:val="24"/>
        </w:rPr>
        <w:t>. the Ultrasonic sensor measures the food in the container and if it less than 0.05m the servo closes the food valve. If there is no food in the container a buzzer will ring.</w:t>
      </w:r>
    </w:p>
    <w:p w14:paraId="00C68E27" w14:textId="682C00B3" w:rsidR="00CE057F" w:rsidRDefault="00CE057F" w:rsidP="00A757D0">
      <w:pPr>
        <w:spacing w:after="100" w:afterAutospacing="1" w:line="360" w:lineRule="auto"/>
        <w:jc w:val="both"/>
        <w:rPr>
          <w:rFonts w:ascii="Times New Roman" w:eastAsia="Times New Roman" w:hAnsi="Times New Roman" w:cs="Times New Roman"/>
          <w:bCs/>
          <w:color w:val="000000"/>
          <w:sz w:val="24"/>
          <w:szCs w:val="24"/>
        </w:rPr>
      </w:pPr>
      <w:r w:rsidRPr="00CE057F">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device can be controlled remotely hence removing the need for human interaction. However, the user needs to be connected to the internet in order to control the device.</w:t>
      </w:r>
    </w:p>
    <w:p w14:paraId="7B23BA6D" w14:textId="0D2139AA" w:rsidR="0033043B" w:rsidRDefault="00531D62"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Pr>
          <w:rFonts w:ascii="Times New Roman" w:eastAsia="Times New Roman" w:hAnsi="Times New Roman" w:cs="Times New Roman"/>
          <w:bCs/>
          <w:color w:val="000000"/>
          <w:sz w:val="24"/>
          <w:szCs w:val="24"/>
        </w:rPr>
        <w:instrText>ADDIN CSL_CITATION {"citationItems":[{"id":"ITEM-1","itemData":{"id":"ITEM-1","issued":{"date-parts":[["2021"]]},"title":"Pet Feeding System With Happy Bites Apps Norhasniza Binti Abdu Wahab Bachelor of Computer Science ( Internet Computing ) With Honours","type":"article-journal"},"uris":["http://www.mendeley.com/documents/?uuid=64b4f660-aa06-42d1-a409-ba18ba25e40d"]}],"mendeley":{"formattedCitation":"[22]","plainTextFormattedCitation":"[22]"},"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531D62">
        <w:rPr>
          <w:rFonts w:ascii="Times New Roman" w:eastAsia="Times New Roman" w:hAnsi="Times New Roman" w:cs="Times New Roman"/>
          <w:bCs/>
          <w:noProof/>
          <w:color w:val="000000"/>
          <w:sz w:val="24"/>
          <w:szCs w:val="24"/>
        </w:rPr>
        <w:t>[22]</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suggests a method where mobile application is used to control the device.</w:t>
      </w:r>
      <w:r w:rsidR="00492CA5">
        <w:rPr>
          <w:rFonts w:ascii="Times New Roman" w:eastAsia="Times New Roman" w:hAnsi="Times New Roman" w:cs="Times New Roman"/>
          <w:bCs/>
          <w:color w:val="000000"/>
          <w:sz w:val="24"/>
          <w:szCs w:val="24"/>
        </w:rPr>
        <w:t xml:space="preserve"> The device uses IoT and an app called Happy Bites whereby the owner sets the time he/she wants the device to dispense food. According to the author, mobile applications are more versatile and flexible for data transfer as compared to web applications. Using mobile apps would be hypothetically managed and this would create a greater opportunity for the mobile app developers to create new applications.</w:t>
      </w:r>
      <w:r w:rsidR="00BC7DEE">
        <w:rPr>
          <w:rFonts w:ascii="Times New Roman" w:eastAsia="Times New Roman" w:hAnsi="Times New Roman" w:cs="Times New Roman"/>
          <w:bCs/>
          <w:color w:val="000000"/>
          <w:sz w:val="24"/>
          <w:szCs w:val="24"/>
        </w:rPr>
        <w:t xml:space="preserve"> In this design, the app will be developed by Android studio software and the database will be handled by Firebase platform, which will store data concerning the admin, the pet owner, feeding schedule and the microcontroller. The device contains an RTC module and Ultrasonic sensor that are connected to a microcontroller that links them to the mobile application-Happy Bites. The user registers and logs in into the app before setting the schedule time for the device. The feeding schedule is stored in Firebase</w:t>
      </w:r>
      <w:r w:rsidR="00AE6A63">
        <w:rPr>
          <w:rFonts w:ascii="Times New Roman" w:eastAsia="Times New Roman" w:hAnsi="Times New Roman" w:cs="Times New Roman"/>
          <w:bCs/>
          <w:color w:val="000000"/>
          <w:sz w:val="24"/>
          <w:szCs w:val="24"/>
        </w:rPr>
        <w:t xml:space="preserve"> and when the scheduled time reaches, the dispenser is triggered to release food into the food plate. When the food level decreases in the food container a notification is sent to the user via the microcontroller.</w:t>
      </w:r>
    </w:p>
    <w:p w14:paraId="01F88D88" w14:textId="78CBBEAD" w:rsidR="00AE6A63" w:rsidRPr="00A757D0" w:rsidRDefault="00AE6A63" w:rsidP="00A757D0">
      <w:pPr>
        <w:spacing w:after="100" w:afterAutospacing="1" w:line="360" w:lineRule="auto"/>
        <w:jc w:val="both"/>
        <w:rPr>
          <w:rFonts w:ascii="Times New Roman" w:eastAsia="Times New Roman" w:hAnsi="Times New Roman" w:cs="Times New Roman"/>
          <w:bCs/>
          <w:color w:val="000000"/>
          <w:sz w:val="24"/>
          <w:szCs w:val="24"/>
        </w:rPr>
      </w:pPr>
      <w:r w:rsidRPr="00A439E2">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Due to the fact that mobile phone usage has been increasing over the years, this design serves to meet most of the modern applications. The user can schedule</w:t>
      </w:r>
      <w:r w:rsidR="00A439E2">
        <w:rPr>
          <w:rFonts w:ascii="Times New Roman" w:eastAsia="Times New Roman" w:hAnsi="Times New Roman" w:cs="Times New Roman"/>
          <w:bCs/>
          <w:color w:val="000000"/>
          <w:sz w:val="24"/>
          <w:szCs w:val="24"/>
        </w:rPr>
        <w:t xml:space="preserve"> the time from anywhere as long as he/she has the app. It is also easier working with a mobile application as opposed to working with a webpage. However, this device provides no animal feedback and therefore may release food even when the pet is not around. This may lead to wastage.</w:t>
      </w:r>
    </w:p>
    <w:p w14:paraId="1B055DEA" w14:textId="22D8674C"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6C41F4">
        <w:rPr>
          <w:rFonts w:ascii="Times New Roman" w:eastAsia="Times New Roman" w:hAnsi="Times New Roman" w:cs="Times New Roman"/>
          <w:b/>
          <w:color w:val="000000"/>
          <w:sz w:val="24"/>
          <w:szCs w:val="24"/>
        </w:rPr>
        <w:t>USER INTERFACE / INTERACTION</w:t>
      </w:r>
    </w:p>
    <w:p w14:paraId="62FF8D19" w14:textId="550D62FD" w:rsidR="006C41F4" w:rsidRDefault="006C41F4" w:rsidP="006C41F4">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is section is a short description of how some of the devices used have been designed to be physically controlled by humans. Despite the fact that these devices are automated, some of them include few modes of physical operation thereby making them easy to work with considering the pet owner will be present.</w:t>
      </w:r>
    </w:p>
    <w:p w14:paraId="7D9B58E0" w14:textId="77777777" w:rsidR="006C41F4" w:rsidRPr="006C41F4" w:rsidRDefault="006C41F4" w:rsidP="006C41F4">
      <w:pPr>
        <w:spacing w:after="100" w:afterAutospacing="1" w:line="360" w:lineRule="auto"/>
        <w:jc w:val="both"/>
        <w:rPr>
          <w:rFonts w:ascii="Times New Roman" w:eastAsia="Times New Roman" w:hAnsi="Times New Roman" w:cs="Times New Roman"/>
          <w:bCs/>
          <w:color w:val="000000"/>
          <w:sz w:val="24"/>
          <w:szCs w:val="24"/>
        </w:rPr>
      </w:pPr>
    </w:p>
    <w:p w14:paraId="7A6E5007" w14:textId="771655E6"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OOD DISPENSING</w:t>
      </w:r>
    </w:p>
    <w:p w14:paraId="2EEA6100" w14:textId="525DAF38"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USER INTERACTION</w:t>
      </w:r>
    </w:p>
    <w:p w14:paraId="6F17CBC9" w14:textId="67D89BC2"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TRUCTURE AND SIZE</w:t>
      </w:r>
    </w:p>
    <w:p w14:paraId="7BDC51CA" w14:textId="55D87B0F" w:rsidR="006E3A84" w:rsidRPr="00997003" w:rsidRDefault="00446D0D"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PECIAL</w:t>
      </w:r>
      <w:r w:rsidR="006E3A84">
        <w:rPr>
          <w:rFonts w:ascii="Times New Roman" w:eastAsia="Times New Roman" w:hAnsi="Times New Roman" w:cs="Times New Roman"/>
          <w:b/>
          <w:color w:val="000000"/>
          <w:sz w:val="24"/>
          <w:szCs w:val="24"/>
        </w:rPr>
        <w:t xml:space="preserve"> DESIGNS</w:t>
      </w:r>
    </w:p>
    <w:p w14:paraId="09EFAA22" w14:textId="77777777" w:rsidR="00997003" w:rsidRPr="00997003" w:rsidRDefault="00997003" w:rsidP="00997003">
      <w:pPr>
        <w:spacing w:after="100" w:afterAutospacing="1" w:line="360" w:lineRule="auto"/>
        <w:jc w:val="both"/>
        <w:rPr>
          <w:rFonts w:ascii="Times New Roman" w:eastAsia="Times New Roman" w:hAnsi="Times New Roman" w:cs="Times New Roman"/>
          <w:bCs/>
          <w:color w:val="000000"/>
          <w:sz w:val="24"/>
          <w:szCs w:val="24"/>
        </w:rPr>
      </w:pPr>
    </w:p>
    <w:p w14:paraId="51E4D039" w14:textId="4DB1639B" w:rsidR="00C60C81" w:rsidRPr="00D37265" w:rsidRDefault="00654770" w:rsidP="00D37265">
      <w:pPr>
        <w:spacing w:after="0" w:line="360" w:lineRule="auto"/>
        <w:ind w:left="2880" w:firstLine="720"/>
        <w:jc w:val="both"/>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
          <w:color w:val="000000"/>
          <w:sz w:val="24"/>
          <w:szCs w:val="24"/>
        </w:rPr>
        <w:br w:type="page"/>
      </w:r>
      <w:r w:rsidRPr="00473C4B">
        <w:rPr>
          <w:rFonts w:ascii="Times New Roman" w:eastAsia="Times New Roman" w:hAnsi="Times New Roman" w:cs="Times New Roman"/>
          <w:b/>
          <w:color w:val="000000"/>
          <w:sz w:val="32"/>
          <w:szCs w:val="32"/>
        </w:rPr>
        <w:t>CHAPTER THREE</w:t>
      </w:r>
      <w:bookmarkStart w:id="34" w:name="_Toc467483459"/>
      <w:bookmarkStart w:id="35" w:name="_Toc467723668"/>
      <w:bookmarkEnd w:id="33"/>
    </w:p>
    <w:p w14:paraId="5214F85E" w14:textId="77777777" w:rsidR="00C60C81" w:rsidRDefault="00654770" w:rsidP="00C60C81">
      <w:pPr>
        <w:spacing w:after="144" w:line="245" w:lineRule="auto"/>
        <w:ind w:left="369" w:hanging="1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3.</w:t>
      </w:r>
      <w:r w:rsidR="00C60C81" w:rsidRPr="00473C4B">
        <w:rPr>
          <w:rFonts w:ascii="Times New Roman" w:eastAsia="Times New Roman" w:hAnsi="Times New Roman" w:cs="Times New Roman"/>
          <w:b/>
          <w:color w:val="000000"/>
          <w:sz w:val="28"/>
          <w:szCs w:val="28"/>
        </w:rPr>
        <w:t xml:space="preserve"> </w:t>
      </w:r>
      <w:r w:rsidRPr="00473C4B">
        <w:rPr>
          <w:rFonts w:ascii="Times New Roman" w:eastAsia="Times New Roman" w:hAnsi="Times New Roman" w:cs="Times New Roman"/>
          <w:b/>
          <w:color w:val="000000"/>
          <w:sz w:val="28"/>
          <w:szCs w:val="28"/>
        </w:rPr>
        <w:t>METHODOLOGY</w:t>
      </w:r>
      <w:bookmarkStart w:id="36" w:name="_Toc467483460"/>
      <w:bookmarkStart w:id="37" w:name="_Toc467723669"/>
      <w:bookmarkEnd w:id="34"/>
      <w:bookmarkEnd w:id="35"/>
    </w:p>
    <w:p w14:paraId="098909F0" w14:textId="77777777" w:rsidR="00243DB5" w:rsidRPr="00243DB5" w:rsidRDefault="00243DB5" w:rsidP="00C60C81">
      <w:pPr>
        <w:spacing w:after="144" w:line="245" w:lineRule="auto"/>
        <w:ind w:left="369" w:hanging="1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1</w:t>
      </w:r>
    </w:p>
    <w:bookmarkEnd w:id="36"/>
    <w:bookmarkEnd w:id="37"/>
    <w:p w14:paraId="694F0338" w14:textId="77777777" w:rsidR="00C60C81" w:rsidRPr="00243DB5" w:rsidRDefault="00C60C81"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Methodology is supposed to help any person interested in your work to be able to reproduce the work by following the exact steps that you followed in the implementation. This being a proposal, it should guide one into implementing the project</w:t>
      </w:r>
    </w:p>
    <w:p w14:paraId="173B5CAE" w14:textId="77777777" w:rsidR="00C60C81" w:rsidRPr="00654770" w:rsidRDefault="00243DB5"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For the proposal, things like a block diagram, flow chart are expected.</w:t>
      </w:r>
    </w:p>
    <w:p w14:paraId="5B5F30D0" w14:textId="77777777" w:rsidR="00654770" w:rsidRPr="00654770" w:rsidRDefault="00654770" w:rsidP="00654770">
      <w:pPr>
        <w:spacing w:after="144" w:line="245" w:lineRule="auto"/>
        <w:ind w:left="369" w:hanging="10"/>
        <w:jc w:val="center"/>
        <w:rPr>
          <w:rFonts w:ascii="Times New Roman" w:eastAsia="Times New Roman" w:hAnsi="Times New Roman" w:cs="Times New Roman"/>
          <w:color w:val="000000"/>
          <w:sz w:val="24"/>
          <w:szCs w:val="24"/>
        </w:rPr>
      </w:pPr>
    </w:p>
    <w:p w14:paraId="6DE07ED7" w14:textId="77777777" w:rsidR="00243DB5" w:rsidRPr="00243DB5" w:rsidRDefault="00243DB5">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86EF1CB" w14:textId="77777777"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77777777" w:rsidR="00654770" w:rsidRPr="00654770" w:rsidRDefault="00243DB5" w:rsidP="00654770">
      <w:pPr>
        <w:keepNext/>
        <w:keepLines/>
        <w:spacing w:after="216" w:line="240" w:lineRule="auto"/>
        <w:ind w:right="-15"/>
        <w:outlineLvl w:val="0"/>
        <w:rPr>
          <w:rFonts w:ascii="Times New Roman" w:eastAsia="Times New Roman" w:hAnsi="Times New Roman" w:cs="Times New Roman"/>
          <w:b/>
          <w:color w:val="000000"/>
          <w:sz w:val="24"/>
          <w:szCs w:val="24"/>
        </w:rPr>
      </w:pPr>
      <w:bookmarkStart w:id="38" w:name="_Toc77058902"/>
      <w:bookmarkStart w:id="39" w:name="_Toc77059116"/>
      <w:r>
        <w:rPr>
          <w:rFonts w:ascii="Times New Roman" w:eastAsia="Times New Roman" w:hAnsi="Times New Roman" w:cs="Times New Roman"/>
          <w:b/>
          <w:color w:val="000000"/>
          <w:sz w:val="24"/>
          <w:szCs w:val="24"/>
        </w:rPr>
        <w:t>4.</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EXPECTED RESULTS</w:t>
      </w:r>
      <w:bookmarkEnd w:id="38"/>
      <w:bookmarkEnd w:id="39"/>
      <w:r w:rsidR="00654770" w:rsidRPr="00473C4B">
        <w:rPr>
          <w:rFonts w:ascii="Times New Roman" w:eastAsia="Times New Roman" w:hAnsi="Times New Roman" w:cs="Times New Roman"/>
          <w:b/>
          <w:color w:val="000000"/>
          <w:sz w:val="28"/>
          <w:szCs w:val="28"/>
        </w:rPr>
        <w:t xml:space="preserve"> </w:t>
      </w:r>
    </w:p>
    <w:p w14:paraId="01B73793" w14:textId="65882340" w:rsidR="00243DB5" w:rsidRPr="00EE7A7D" w:rsidRDefault="00243DB5" w:rsidP="00EE7A7D">
      <w:pPr>
        <w:rPr>
          <w:rFonts w:ascii="Times New Roman" w:eastAsia="Times New Roman" w:hAnsi="Times New Roman" w:cs="Times New Roman"/>
          <w:b/>
          <w:color w:val="000000"/>
          <w:sz w:val="24"/>
          <w:szCs w:val="24"/>
        </w:rPr>
      </w:pPr>
      <w:bookmarkStart w:id="40" w:name="_Toc467483467"/>
      <w:r w:rsidRPr="00243DB5">
        <w:rPr>
          <w:rFonts w:ascii="Times New Roman" w:eastAsia="Times New Roman" w:hAnsi="Times New Roman" w:cs="Times New Roman"/>
          <w:b/>
          <w:color w:val="000000"/>
          <w:sz w:val="24"/>
          <w:szCs w:val="24"/>
        </w:rPr>
        <w:br w:type="page"/>
      </w:r>
    </w:p>
    <w:p w14:paraId="6CDBC2C3"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45CBB42B"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1231A6E9" w14:textId="77777777" w:rsidR="00243DB5" w:rsidRPr="00654770" w:rsidRDefault="00243DB5" w:rsidP="00243DB5">
      <w:pPr>
        <w:rPr>
          <w:rFonts w:ascii="Times New Roman" w:eastAsia="Times New Roman" w:hAnsi="Times New Roman" w:cs="Times New Roman"/>
          <w:b/>
          <w:color w:val="000000"/>
          <w:sz w:val="24"/>
          <w:szCs w:val="24"/>
        </w:rPr>
      </w:pPr>
    </w:p>
    <w:p w14:paraId="59693B44" w14:textId="0A228A97" w:rsidR="00654770" w:rsidRPr="00EE7A7D" w:rsidRDefault="00654770" w:rsidP="00EE7A7D">
      <w:pPr>
        <w:rPr>
          <w:rFonts w:ascii="Times New Roman" w:eastAsia="Times New Roman" w:hAnsi="Times New Roman" w:cs="Times New Roman"/>
          <w:b/>
          <w:color w:val="000000"/>
          <w:sz w:val="24"/>
          <w:szCs w:val="24"/>
        </w:rPr>
      </w:pPr>
      <w:bookmarkStart w:id="41" w:name="_Toc467723676"/>
      <w:bookmarkStart w:id="42" w:name="_Toc77058903"/>
      <w:bookmarkStart w:id="43" w:name="_Toc77059117"/>
      <w:bookmarkEnd w:id="40"/>
      <w:r w:rsidRPr="00473C4B">
        <w:rPr>
          <w:rFonts w:ascii="Times New Roman" w:eastAsia="Times New Roman" w:hAnsi="Times New Roman" w:cs="Times New Roman"/>
          <w:b/>
          <w:color w:val="000000"/>
          <w:sz w:val="28"/>
          <w:szCs w:val="28"/>
        </w:rPr>
        <w:t>BUDGET</w:t>
      </w:r>
      <w:bookmarkEnd w:id="41"/>
      <w:bookmarkEnd w:id="42"/>
      <w:bookmarkEnd w:id="43"/>
    </w:p>
    <w:p w14:paraId="35138635" w14:textId="77777777" w:rsidR="00243DB5" w:rsidRPr="00654770" w:rsidRDefault="00243DB5"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4"/>
          <w:szCs w:val="24"/>
        </w:rPr>
      </w:pPr>
      <w:bookmarkStart w:id="44" w:name="_Toc77058904"/>
      <w:bookmarkStart w:id="45" w:name="_Toc77059118"/>
      <w:r w:rsidRPr="00243DB5">
        <w:rPr>
          <w:rFonts w:ascii="Times New Roman" w:eastAsia="Times New Roman" w:hAnsi="Times New Roman" w:cs="Times New Roman"/>
          <w:b/>
          <w:color w:val="000000"/>
          <w:sz w:val="24"/>
          <w:szCs w:val="24"/>
        </w:rPr>
        <w:t>(sample)</w:t>
      </w:r>
      <w:bookmarkEnd w:id="44"/>
      <w:bookmarkEnd w:id="45"/>
    </w:p>
    <w:tbl>
      <w:tblPr>
        <w:tblStyle w:val="GridTable4-Accent11"/>
        <w:tblW w:w="0" w:type="auto"/>
        <w:tblLook w:val="04A0" w:firstRow="1" w:lastRow="0" w:firstColumn="1" w:lastColumn="0" w:noHBand="0" w:noVBand="1"/>
      </w:tblPr>
      <w:tblGrid>
        <w:gridCol w:w="883"/>
        <w:gridCol w:w="4881"/>
        <w:gridCol w:w="1346"/>
        <w:gridCol w:w="896"/>
        <w:gridCol w:w="1344"/>
      </w:tblGrid>
      <w:tr w:rsidR="00654770" w:rsidRPr="00654770" w14:paraId="5764B0EC" w14:textId="77777777" w:rsidTr="001E19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4950"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350" w:type="dxa"/>
          </w:tcPr>
          <w:p w14:paraId="75752594"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00"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350"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4950" w:type="dxa"/>
          </w:tcPr>
          <w:p w14:paraId="697E3C23"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AD5FE1B"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E82212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13EE31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CCE1C9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4950" w:type="dxa"/>
          </w:tcPr>
          <w:p w14:paraId="4C80C758"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6C4F3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26C491"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4FF09B"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970EEB9"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4950" w:type="dxa"/>
          </w:tcPr>
          <w:p w14:paraId="7137CD71"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4D14D95"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C9A056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BCE03B4"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7C14242E"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4950" w:type="dxa"/>
          </w:tcPr>
          <w:p w14:paraId="2DF2B583"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32A1CCF"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11A0103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49AA762"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126ED22"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4950" w:type="dxa"/>
          </w:tcPr>
          <w:p w14:paraId="08086467"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5006DAD"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C7C70C5"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CFF172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FEC1C05"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4950" w:type="dxa"/>
          </w:tcPr>
          <w:p w14:paraId="419E0D84"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779619C"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6A283A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3A1595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362E10F"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4950" w:type="dxa"/>
          </w:tcPr>
          <w:p w14:paraId="44B5DF6D"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0492421"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0FBBD0F"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490D5B2"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8ED36D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4950" w:type="dxa"/>
          </w:tcPr>
          <w:p w14:paraId="65FDFB8F"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BA897C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D2BC2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888F35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EF276A5"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F5D99D7"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9</w:t>
            </w:r>
          </w:p>
        </w:tc>
        <w:tc>
          <w:tcPr>
            <w:tcW w:w="4950" w:type="dxa"/>
          </w:tcPr>
          <w:p w14:paraId="54E3AEBC"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DB3562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C4F8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183236B"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6C56B3B"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6BE694F"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0</w:t>
            </w:r>
          </w:p>
        </w:tc>
        <w:tc>
          <w:tcPr>
            <w:tcW w:w="4950" w:type="dxa"/>
          </w:tcPr>
          <w:p w14:paraId="01DB05F2"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A7FCD5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52D78"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FDE1B2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E8DF47A"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6EAFA72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1</w:t>
            </w:r>
          </w:p>
        </w:tc>
        <w:tc>
          <w:tcPr>
            <w:tcW w:w="4950" w:type="dxa"/>
          </w:tcPr>
          <w:p w14:paraId="63AB57A8"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F4EAA9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47F22AAE"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05C434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0A0D6DCA"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06E8C59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p>
        </w:tc>
        <w:tc>
          <w:tcPr>
            <w:tcW w:w="4950" w:type="dxa"/>
          </w:tcPr>
          <w:p w14:paraId="2AEFE59A"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04818F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78F1A0C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8B1DA3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9481E08"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6" w:type="dxa"/>
            <w:gridSpan w:val="4"/>
          </w:tcPr>
          <w:p w14:paraId="403990E3" w14:textId="77777777" w:rsidR="00654770" w:rsidRPr="00654770" w:rsidRDefault="00654770" w:rsidP="00654770">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350" w:type="dxa"/>
          </w:tcPr>
          <w:p w14:paraId="7B78184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bl>
    <w:p w14:paraId="6EB4E242" w14:textId="77777777" w:rsidR="00654770" w:rsidRPr="00654770"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2C58F783" w14:textId="77777777" w:rsidR="00654770" w:rsidRPr="00654770" w:rsidRDefault="00654770" w:rsidP="00654770">
      <w:pPr>
        <w:rPr>
          <w:rFonts w:ascii="Times New Roman" w:eastAsia="Times New Roman" w:hAnsi="Times New Roman" w:cs="Times New Roman"/>
          <w:b/>
          <w:color w:val="000000"/>
          <w:sz w:val="24"/>
          <w:szCs w:val="24"/>
          <w:u w:color="000000"/>
        </w:rPr>
      </w:pPr>
    </w:p>
    <w:p w14:paraId="6C1C280A" w14:textId="77777777" w:rsidR="00654770" w:rsidRPr="00654770" w:rsidRDefault="00654770" w:rsidP="00654770">
      <w:pPr>
        <w:rPr>
          <w:rFonts w:ascii="Times New Roman" w:eastAsia="Times New Roman" w:hAnsi="Times New Roman" w:cs="Times New Roman"/>
          <w:b/>
          <w:color w:val="000000"/>
          <w:sz w:val="24"/>
          <w:szCs w:val="24"/>
          <w:u w:color="000000"/>
        </w:rPr>
      </w:pPr>
      <w:r w:rsidRPr="00654770">
        <w:rPr>
          <w:rFonts w:ascii="Times New Roman" w:eastAsia="Times New Roman" w:hAnsi="Times New Roman" w:cs="Times New Roman"/>
          <w:b/>
          <w:color w:val="000000"/>
          <w:sz w:val="24"/>
          <w:szCs w:val="24"/>
          <w:u w:color="000000"/>
        </w:rPr>
        <w:br w:type="page"/>
      </w:r>
    </w:p>
    <w:p w14:paraId="0F390477" w14:textId="77777777" w:rsidR="00654770" w:rsidRPr="00473C4B" w:rsidRDefault="00654770" w:rsidP="00C60C81">
      <w:pPr>
        <w:spacing w:after="27" w:line="276" w:lineRule="auto"/>
        <w:ind w:left="766"/>
        <w:jc w:val="center"/>
        <w:rPr>
          <w:rFonts w:ascii="Times New Roman" w:eastAsia="Times New Roman" w:hAnsi="Times New Roman" w:cs="Times New Roman"/>
          <w:b/>
          <w:color w:val="000000"/>
          <w:sz w:val="28"/>
          <w:szCs w:val="28"/>
          <w:u w:color="000000"/>
        </w:rPr>
      </w:pPr>
      <w:bookmarkStart w:id="46" w:name="_Toc467723677"/>
      <w:r w:rsidRPr="00473C4B">
        <w:rPr>
          <w:rFonts w:ascii="Times New Roman" w:eastAsia="Times New Roman" w:hAnsi="Times New Roman" w:cs="Times New Roman"/>
          <w:b/>
          <w:color w:val="000000"/>
          <w:sz w:val="28"/>
          <w:szCs w:val="28"/>
          <w:u w:color="000000"/>
        </w:rPr>
        <w:lastRenderedPageBreak/>
        <w:t>TIME-PLAN</w:t>
      </w:r>
      <w:bookmarkEnd w:id="46"/>
    </w:p>
    <w:p w14:paraId="196D1463" w14:textId="77777777" w:rsidR="00C60C81" w:rsidRPr="00654770" w:rsidRDefault="00C60C81" w:rsidP="00C60C81">
      <w:pPr>
        <w:spacing w:after="27" w:line="276" w:lineRule="auto"/>
        <w:ind w:left="766"/>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u w:color="000000"/>
        </w:rPr>
        <w:t>(sample)</w:t>
      </w:r>
    </w:p>
    <w:p w14:paraId="08B3D490" w14:textId="77777777" w:rsidR="00654770" w:rsidRPr="00654770" w:rsidRDefault="00654770" w:rsidP="00654770">
      <w:pPr>
        <w:spacing w:after="27" w:line="276" w:lineRule="auto"/>
        <w:ind w:left="766"/>
        <w:rPr>
          <w:rFonts w:ascii="Times New Roman" w:eastAsia="Times New Roman" w:hAnsi="Times New Roman" w:cs="Times New Roman"/>
          <w:color w:val="000000"/>
          <w:sz w:val="24"/>
          <w:szCs w:val="24"/>
        </w:rPr>
      </w:pPr>
    </w:p>
    <w:tbl>
      <w:tblPr>
        <w:tblStyle w:val="TableGrid0"/>
        <w:tblW w:w="9776" w:type="dxa"/>
        <w:tblInd w:w="663" w:type="dxa"/>
        <w:tblCellMar>
          <w:left w:w="102" w:type="dxa"/>
          <w:right w:w="55" w:type="dxa"/>
        </w:tblCellMar>
        <w:tblLook w:val="04A0" w:firstRow="1" w:lastRow="0" w:firstColumn="1" w:lastColumn="0" w:noHBand="0" w:noVBand="1"/>
      </w:tblPr>
      <w:tblGrid>
        <w:gridCol w:w="2489"/>
        <w:gridCol w:w="918"/>
        <w:gridCol w:w="870"/>
        <w:gridCol w:w="963"/>
        <w:gridCol w:w="956"/>
        <w:gridCol w:w="963"/>
        <w:gridCol w:w="871"/>
        <w:gridCol w:w="844"/>
        <w:gridCol w:w="902"/>
      </w:tblGrid>
      <w:tr w:rsidR="00654770" w:rsidRPr="00654770" w14:paraId="688AD8C4" w14:textId="77777777" w:rsidTr="001E194D">
        <w:trPr>
          <w:trHeight w:val="583"/>
        </w:trPr>
        <w:tc>
          <w:tcPr>
            <w:tcW w:w="2489" w:type="dxa"/>
            <w:tcBorders>
              <w:top w:val="single" w:sz="4" w:space="0" w:color="000000"/>
              <w:left w:val="single" w:sz="4" w:space="0" w:color="000000"/>
              <w:bottom w:val="single" w:sz="4" w:space="0" w:color="000000"/>
              <w:right w:val="single" w:sz="4" w:space="0" w:color="000000"/>
            </w:tcBorders>
          </w:tcPr>
          <w:p w14:paraId="75EE4D6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ACTIVITIES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521D933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SEP</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53A54A12" w14:textId="77777777" w:rsidR="00654770" w:rsidRPr="00654770" w:rsidRDefault="00654770" w:rsidP="00654770">
            <w:pPr>
              <w:spacing w:line="276" w:lineRule="auto"/>
              <w:ind w:left="7"/>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OCT</w:t>
            </w:r>
          </w:p>
        </w:tc>
        <w:tc>
          <w:tcPr>
            <w:tcW w:w="963" w:type="dxa"/>
            <w:tcBorders>
              <w:top w:val="single" w:sz="4" w:space="0" w:color="000000"/>
              <w:left w:val="single" w:sz="4" w:space="0" w:color="000000"/>
              <w:bottom w:val="single" w:sz="4" w:space="0" w:color="000000"/>
              <w:right w:val="single" w:sz="4" w:space="0" w:color="000000"/>
            </w:tcBorders>
          </w:tcPr>
          <w:p w14:paraId="07176B03" w14:textId="77777777" w:rsidR="00654770" w:rsidRPr="00654770" w:rsidRDefault="00654770" w:rsidP="00654770">
            <w:pPr>
              <w:spacing w:line="276" w:lineRule="auto"/>
              <w:ind w:left="8"/>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NOV</w:t>
            </w:r>
          </w:p>
        </w:tc>
        <w:tc>
          <w:tcPr>
            <w:tcW w:w="956" w:type="dxa"/>
            <w:tcBorders>
              <w:top w:val="single" w:sz="4" w:space="0" w:color="000000"/>
              <w:left w:val="single" w:sz="4" w:space="0" w:color="000000"/>
              <w:bottom w:val="single" w:sz="4" w:space="0" w:color="000000"/>
              <w:right w:val="single" w:sz="4" w:space="0" w:color="000000"/>
            </w:tcBorders>
          </w:tcPr>
          <w:p w14:paraId="2870F6B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DEC</w:t>
            </w:r>
          </w:p>
        </w:tc>
        <w:tc>
          <w:tcPr>
            <w:tcW w:w="963" w:type="dxa"/>
            <w:tcBorders>
              <w:top w:val="single" w:sz="4" w:space="0" w:color="000000"/>
              <w:left w:val="single" w:sz="4" w:space="0" w:color="000000"/>
              <w:bottom w:val="single" w:sz="4" w:space="0" w:color="000000"/>
              <w:right w:val="single" w:sz="4" w:space="0" w:color="000000"/>
            </w:tcBorders>
          </w:tcPr>
          <w:p w14:paraId="10B636F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JAN</w:t>
            </w:r>
          </w:p>
        </w:tc>
        <w:tc>
          <w:tcPr>
            <w:tcW w:w="871" w:type="dxa"/>
            <w:tcBorders>
              <w:top w:val="single" w:sz="4" w:space="0" w:color="000000"/>
              <w:left w:val="single" w:sz="4" w:space="0" w:color="000000"/>
              <w:bottom w:val="single" w:sz="4" w:space="0" w:color="000000"/>
              <w:right w:val="single" w:sz="4" w:space="0" w:color="000000"/>
            </w:tcBorders>
          </w:tcPr>
          <w:p w14:paraId="3967125F"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FEB</w:t>
            </w:r>
          </w:p>
        </w:tc>
        <w:tc>
          <w:tcPr>
            <w:tcW w:w="844" w:type="dxa"/>
            <w:tcBorders>
              <w:top w:val="single" w:sz="4" w:space="0" w:color="000000"/>
              <w:left w:val="single" w:sz="4" w:space="0" w:color="000000"/>
              <w:bottom w:val="single" w:sz="6" w:space="0" w:color="5B9BD5"/>
              <w:right w:val="single" w:sz="4" w:space="0" w:color="000000"/>
            </w:tcBorders>
          </w:tcPr>
          <w:p w14:paraId="42389749" w14:textId="77777777" w:rsidR="00654770" w:rsidRPr="00654770" w:rsidRDefault="00654770" w:rsidP="00654770">
            <w:pPr>
              <w:spacing w:line="276" w:lineRule="auto"/>
              <w:ind w:left="5"/>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MAR</w:t>
            </w:r>
          </w:p>
        </w:tc>
        <w:tc>
          <w:tcPr>
            <w:tcW w:w="902" w:type="dxa"/>
            <w:tcBorders>
              <w:top w:val="single" w:sz="4" w:space="0" w:color="000000"/>
              <w:left w:val="single" w:sz="4" w:space="0" w:color="000000"/>
              <w:bottom w:val="single" w:sz="6" w:space="0" w:color="5B9BD5"/>
              <w:right w:val="single" w:sz="4" w:space="0" w:color="000000"/>
            </w:tcBorders>
          </w:tcPr>
          <w:p w14:paraId="10109E0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APR</w:t>
            </w:r>
          </w:p>
        </w:tc>
      </w:tr>
      <w:tr w:rsidR="00654770" w:rsidRPr="00654770" w14:paraId="140DECB6"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31AAC4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ocum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7F4DA286"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6060E0A5"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F96FE6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cPr>
          <w:p w14:paraId="5EAB3EF6"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6A9B596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4C0BB4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50DE4360"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79CBA1D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6C109874"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753ECFF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05BD2C5F"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455BF2E2"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3818EAE"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4C4BAD7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E4A524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443091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2ABFAF83"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16BD025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3A4D69C1" w14:textId="77777777" w:rsidTr="001E194D">
        <w:trPr>
          <w:trHeight w:val="577"/>
        </w:trPr>
        <w:tc>
          <w:tcPr>
            <w:tcW w:w="2489" w:type="dxa"/>
            <w:tcBorders>
              <w:top w:val="single" w:sz="4" w:space="0" w:color="000000"/>
              <w:left w:val="single" w:sz="4" w:space="0" w:color="000000"/>
              <w:bottom w:val="single" w:sz="4" w:space="0" w:color="000000"/>
              <w:right w:val="single" w:sz="4" w:space="0" w:color="000000"/>
            </w:tcBorders>
          </w:tcPr>
          <w:p w14:paraId="53B57ED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Literature Review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4D003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B13E61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56F050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F21B7F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0B9A418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7D10C52"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9D280A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B9F5359"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r>
      <w:tr w:rsidR="00654770" w:rsidRPr="00654770" w14:paraId="5619C0F0"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46DEE49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FF40F4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00FC01C0"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DBD121"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31F2C98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A2A7D5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
        </w:tc>
        <w:tc>
          <w:tcPr>
            <w:tcW w:w="871" w:type="dxa"/>
            <w:tcBorders>
              <w:top w:val="single" w:sz="4" w:space="0" w:color="000000"/>
              <w:left w:val="single" w:sz="4" w:space="0" w:color="000000"/>
              <w:bottom w:val="single" w:sz="4" w:space="0" w:color="000000"/>
              <w:right w:val="single" w:sz="4" w:space="0" w:color="000000"/>
            </w:tcBorders>
          </w:tcPr>
          <w:p w14:paraId="5B16392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7E9B9E3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33120A1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78EC5381" w14:textId="77777777" w:rsidTr="001E194D">
        <w:trPr>
          <w:trHeight w:val="578"/>
        </w:trPr>
        <w:tc>
          <w:tcPr>
            <w:tcW w:w="2489" w:type="dxa"/>
            <w:tcBorders>
              <w:top w:val="single" w:sz="4" w:space="0" w:color="000000"/>
              <w:left w:val="single" w:sz="4" w:space="0" w:color="000000"/>
              <w:bottom w:val="single" w:sz="4" w:space="0" w:color="000000"/>
              <w:right w:val="single" w:sz="4" w:space="0" w:color="000000"/>
            </w:tcBorders>
          </w:tcPr>
          <w:p w14:paraId="350B93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esign and cod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837A62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9EEB81C"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4619C0A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650055CD"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58E88D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C9627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cPr>
          <w:p w14:paraId="578793FB"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0744E40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401B9B9A" w14:textId="77777777" w:rsidTr="001E194D">
        <w:trPr>
          <w:trHeight w:val="1060"/>
        </w:trPr>
        <w:tc>
          <w:tcPr>
            <w:tcW w:w="2489" w:type="dxa"/>
            <w:tcBorders>
              <w:top w:val="single" w:sz="4" w:space="0" w:color="000000"/>
              <w:left w:val="single" w:sz="4" w:space="0" w:color="000000"/>
              <w:bottom w:val="single" w:sz="4" w:space="0" w:color="000000"/>
              <w:right w:val="single" w:sz="4" w:space="0" w:color="000000"/>
            </w:tcBorders>
          </w:tcPr>
          <w:p w14:paraId="1D4C64D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roofErr w:type="gramStart"/>
            <w:r w:rsidRPr="00654770">
              <w:rPr>
                <w:rFonts w:ascii="Times New Roman" w:eastAsia="Times New Roman" w:hAnsi="Times New Roman" w:cs="Times New Roman"/>
                <w:b/>
                <w:color w:val="000000"/>
                <w:sz w:val="24"/>
                <w:szCs w:val="24"/>
              </w:rPr>
              <w:t xml:space="preserve">Hardware </w:t>
            </w: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b/>
                <w:color w:val="000000"/>
                <w:sz w:val="24"/>
                <w:szCs w:val="24"/>
              </w:rPr>
              <w:t>configuration</w:t>
            </w:r>
            <w:proofErr w:type="gramEnd"/>
            <w:r w:rsidRPr="00654770">
              <w:rPr>
                <w:rFonts w:ascii="Times New Roman" w:eastAsia="Times New Roman" w:hAnsi="Times New Roman" w:cs="Times New Roman"/>
                <w:b/>
                <w:color w:val="000000"/>
                <w:sz w:val="24"/>
                <w:szCs w:val="24"/>
              </w:rPr>
              <w:t xml:space="preserve">, testing and adjustment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6C55204"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AE828F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793AF8"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70D7F363"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A11F1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1312" behindDoc="0" locked="0" layoutInCell="1" allowOverlap="1" wp14:anchorId="1B9D17CC" wp14:editId="74A6B8EF">
                      <wp:simplePos x="0" y="0"/>
                      <wp:positionH relativeFrom="column">
                        <wp:posOffset>521970</wp:posOffset>
                      </wp:positionH>
                      <wp:positionV relativeFrom="paragraph">
                        <wp:posOffset>668655</wp:posOffset>
                      </wp:positionV>
                      <wp:extent cx="168021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16802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D96D25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pt,52.65pt" to="173.4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6" w:space="0" w:color="5B9BD5"/>
              <w:right w:val="single" w:sz="4" w:space="0" w:color="000000"/>
            </w:tcBorders>
            <w:shd w:val="clear" w:color="auto" w:fill="5B9BD5"/>
          </w:tcPr>
          <w:p w14:paraId="6B33890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6" w:space="0" w:color="5B9BD5"/>
              <w:right w:val="single" w:sz="4" w:space="0" w:color="000000"/>
            </w:tcBorders>
            <w:shd w:val="clear" w:color="auto" w:fill="5B9BD5"/>
          </w:tcPr>
          <w:p w14:paraId="331BD3A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6" w:space="0" w:color="5B9BD5"/>
              <w:right w:val="single" w:sz="4" w:space="0" w:color="000000"/>
            </w:tcBorders>
          </w:tcPr>
          <w:p w14:paraId="4D93F49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20F26D29"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7E2D2CB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Report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261A985E"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65542716"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86C6822"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21E3C4D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3A02E91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6" w:space="0" w:color="5B9BD5"/>
              <w:left w:val="single" w:sz="4" w:space="0" w:color="000000"/>
              <w:bottom w:val="single" w:sz="4" w:space="0" w:color="000000"/>
              <w:right w:val="single" w:sz="4" w:space="0" w:color="000000"/>
            </w:tcBorders>
            <w:shd w:val="clear" w:color="auto" w:fill="5B9BD5"/>
          </w:tcPr>
          <w:p w14:paraId="1CB5A6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7FCDA359"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2336" behindDoc="0" locked="0" layoutInCell="1" allowOverlap="1" wp14:anchorId="3B11A222" wp14:editId="2E85CF30">
                      <wp:simplePos x="0" y="0"/>
                      <wp:positionH relativeFrom="column">
                        <wp:posOffset>411497</wp:posOffset>
                      </wp:positionH>
                      <wp:positionV relativeFrom="paragraph">
                        <wp:posOffset>347980</wp:posOffset>
                      </wp:positionV>
                      <wp:extent cx="626076" cy="0"/>
                      <wp:effectExtent l="0" t="0" r="22225" b="19050"/>
                      <wp:wrapNone/>
                      <wp:docPr id="3" name="Straight Connector 3"/>
                      <wp:cNvGraphicFramePr/>
                      <a:graphic xmlns:a="http://schemas.openxmlformats.org/drawingml/2006/main">
                        <a:graphicData uri="http://schemas.microsoft.com/office/word/2010/wordprocessingShape">
                          <wps:wsp>
                            <wps:cNvCnPr/>
                            <wps:spPr>
                              <a:xfrm flipV="1">
                                <a:off x="0" y="0"/>
                                <a:ext cx="626076"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AEE3D02" id="Straight Connector 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pt,27.4pt" to="81.7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6" w:space="0" w:color="5B9BD5"/>
              <w:right w:val="single" w:sz="4" w:space="0" w:color="000000"/>
            </w:tcBorders>
            <w:shd w:val="clear" w:color="auto" w:fill="5B9BD5"/>
          </w:tcPr>
          <w:p w14:paraId="0F007E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18624CCE" w14:textId="77777777" w:rsidTr="001E194D">
        <w:trPr>
          <w:trHeight w:val="556"/>
        </w:trPr>
        <w:tc>
          <w:tcPr>
            <w:tcW w:w="2489" w:type="dxa"/>
            <w:tcBorders>
              <w:top w:val="single" w:sz="4" w:space="0" w:color="000000"/>
              <w:left w:val="single" w:sz="4" w:space="0" w:color="000000"/>
              <w:bottom w:val="single" w:sz="4" w:space="0" w:color="000000"/>
              <w:right w:val="single" w:sz="4" w:space="0" w:color="000000"/>
            </w:tcBorders>
          </w:tcPr>
          <w:p w14:paraId="0F527C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A8BE76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1438FCB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944997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07C0CDB7"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AA0AAA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0BF222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4F8E246F"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1B18903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bl>
    <w:p w14:paraId="0E2929BF" w14:textId="77777777" w:rsidR="00654770" w:rsidRPr="00654770" w:rsidRDefault="00654770" w:rsidP="00654770">
      <w:pPr>
        <w:spacing w:after="300" w:line="240"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5C332C9F" w14:textId="77777777" w:rsidR="00C60C81" w:rsidRPr="00243DB5" w:rsidRDefault="00C60C81">
      <w:pPr>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p>
    <w:p w14:paraId="3243BE5B" w14:textId="77777777" w:rsidR="00654770" w:rsidRPr="00473C4B" w:rsidRDefault="00654770" w:rsidP="00654770">
      <w:pPr>
        <w:spacing w:after="64" w:line="240" w:lineRule="auto"/>
        <w:ind w:left="10" w:right="-15"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REFERENCES </w:t>
      </w:r>
    </w:p>
    <w:p w14:paraId="2D3CD06C" w14:textId="73FDD30B" w:rsidR="00531D62" w:rsidRPr="00531D62" w:rsidRDefault="001E545B"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531D62" w:rsidRPr="00531D62">
        <w:rPr>
          <w:rFonts w:ascii="Times New Roman" w:hAnsi="Times New Roman" w:cs="Times New Roman"/>
          <w:noProof/>
          <w:sz w:val="24"/>
          <w:szCs w:val="24"/>
        </w:rPr>
        <w:t>[1]</w:t>
      </w:r>
      <w:r w:rsidR="00531D62" w:rsidRPr="00531D62">
        <w:rPr>
          <w:rFonts w:ascii="Times New Roman" w:hAnsi="Times New Roman" w:cs="Times New Roman"/>
          <w:noProof/>
          <w:sz w:val="24"/>
          <w:szCs w:val="24"/>
        </w:rPr>
        <w:tab/>
        <w:t xml:space="preserve">H. A. Herzog, “Biology, Culture, and the Origins of Pet-Keeping,” </w:t>
      </w:r>
      <w:r w:rsidR="00531D62" w:rsidRPr="00531D62">
        <w:rPr>
          <w:rFonts w:ascii="Times New Roman" w:hAnsi="Times New Roman" w:cs="Times New Roman"/>
          <w:i/>
          <w:iCs/>
          <w:noProof/>
          <w:sz w:val="24"/>
          <w:szCs w:val="24"/>
        </w:rPr>
        <w:t>Anim. Behav. Cogn.</w:t>
      </w:r>
      <w:r w:rsidR="00531D62" w:rsidRPr="00531D62">
        <w:rPr>
          <w:rFonts w:ascii="Times New Roman" w:hAnsi="Times New Roman" w:cs="Times New Roman"/>
          <w:noProof/>
          <w:sz w:val="24"/>
          <w:szCs w:val="24"/>
        </w:rPr>
        <w:t>, vol. 1, no. 3, p. 296, 2014, doi: 10.12966/abc.08.06.2014.</w:t>
      </w:r>
    </w:p>
    <w:p w14:paraId="111490AF"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2]</w:t>
      </w:r>
      <w:r w:rsidRPr="00531D62">
        <w:rPr>
          <w:rFonts w:ascii="Times New Roman" w:hAnsi="Times New Roman" w:cs="Times New Roman"/>
          <w:noProof/>
          <w:sz w:val="24"/>
          <w:szCs w:val="24"/>
        </w:rPr>
        <w:tab/>
        <w:t xml:space="preserve">J. W. Applebaum, C. W. Peek, and B. A. Zsembik, “Examining U.S. pet ownership using the General Social Survey,” </w:t>
      </w:r>
      <w:r w:rsidRPr="00531D62">
        <w:rPr>
          <w:rFonts w:ascii="Times New Roman" w:hAnsi="Times New Roman" w:cs="Times New Roman"/>
          <w:i/>
          <w:iCs/>
          <w:noProof/>
          <w:sz w:val="24"/>
          <w:szCs w:val="24"/>
        </w:rPr>
        <w:t>Soc. Sci. J.</w:t>
      </w:r>
      <w:r w:rsidRPr="00531D62">
        <w:rPr>
          <w:rFonts w:ascii="Times New Roman" w:hAnsi="Times New Roman" w:cs="Times New Roman"/>
          <w:noProof/>
          <w:sz w:val="24"/>
          <w:szCs w:val="24"/>
        </w:rPr>
        <w:t>, vol. 00, no. 00, pp. 1–10, 2020, doi: 10.1080/03623319.2020.1728507.</w:t>
      </w:r>
    </w:p>
    <w:p w14:paraId="5CFF4E0F"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3]</w:t>
      </w:r>
      <w:r w:rsidRPr="00531D62">
        <w:rPr>
          <w:rFonts w:ascii="Times New Roman" w:hAnsi="Times New Roman" w:cs="Times New Roman"/>
          <w:noProof/>
          <w:sz w:val="24"/>
          <w:szCs w:val="24"/>
        </w:rPr>
        <w:tab/>
        <w:t xml:space="preserve">H. Herzog, “The impact of pets on human health and psychological well-being: Fact, fiction, or hypothesis?,” </w:t>
      </w:r>
      <w:r w:rsidRPr="00531D62">
        <w:rPr>
          <w:rFonts w:ascii="Times New Roman" w:hAnsi="Times New Roman" w:cs="Times New Roman"/>
          <w:i/>
          <w:iCs/>
          <w:noProof/>
          <w:sz w:val="24"/>
          <w:szCs w:val="24"/>
        </w:rPr>
        <w:t>Curr. Dir. Psychol. Sci.</w:t>
      </w:r>
      <w:r w:rsidRPr="00531D62">
        <w:rPr>
          <w:rFonts w:ascii="Times New Roman" w:hAnsi="Times New Roman" w:cs="Times New Roman"/>
          <w:noProof/>
          <w:sz w:val="24"/>
          <w:szCs w:val="24"/>
        </w:rPr>
        <w:t>, vol. 20, no. 4, pp. 236–239, 2011, doi: 10.1177/0963721411415220.</w:t>
      </w:r>
    </w:p>
    <w:p w14:paraId="4962700A"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4]</w:t>
      </w:r>
      <w:r w:rsidRPr="00531D62">
        <w:rPr>
          <w:rFonts w:ascii="Times New Roman" w:hAnsi="Times New Roman" w:cs="Times New Roman"/>
          <w:noProof/>
          <w:sz w:val="24"/>
          <w:szCs w:val="24"/>
        </w:rPr>
        <w:tab/>
        <w:t xml:space="preserve">K. Hediger and A. Beetz, “The role of human-animal interactions in education.,” </w:t>
      </w:r>
      <w:r w:rsidRPr="00531D62">
        <w:rPr>
          <w:rFonts w:ascii="Times New Roman" w:hAnsi="Times New Roman" w:cs="Times New Roman"/>
          <w:i/>
          <w:iCs/>
          <w:noProof/>
          <w:sz w:val="24"/>
          <w:szCs w:val="24"/>
        </w:rPr>
        <w:t>One Heal. theory Pract. Integr. Heal. approaches</w:t>
      </w:r>
      <w:r w:rsidRPr="00531D62">
        <w:rPr>
          <w:rFonts w:ascii="Times New Roman" w:hAnsi="Times New Roman" w:cs="Times New Roman"/>
          <w:noProof/>
          <w:sz w:val="24"/>
          <w:szCs w:val="24"/>
        </w:rPr>
        <w:t>, pp. 73–84, 2015, doi: 10.1079/9781780643410.0073.</w:t>
      </w:r>
    </w:p>
    <w:p w14:paraId="6070FA42"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5]</w:t>
      </w:r>
      <w:r w:rsidRPr="00531D62">
        <w:rPr>
          <w:rFonts w:ascii="Times New Roman" w:hAnsi="Times New Roman" w:cs="Times New Roman"/>
          <w:noProof/>
          <w:sz w:val="24"/>
          <w:szCs w:val="24"/>
        </w:rPr>
        <w:tab/>
        <w:t xml:space="preserve">J. A. Serpell and E. S. Paul, “Pets in the Family: An Evolutionary Perspective,” </w:t>
      </w:r>
      <w:r w:rsidRPr="00531D62">
        <w:rPr>
          <w:rFonts w:ascii="Times New Roman" w:hAnsi="Times New Roman" w:cs="Times New Roman"/>
          <w:i/>
          <w:iCs/>
          <w:noProof/>
          <w:sz w:val="24"/>
          <w:szCs w:val="24"/>
        </w:rPr>
        <w:t>Oxford Handb. Evol. Fam. Psychol.</w:t>
      </w:r>
      <w:r w:rsidRPr="00531D62">
        <w:rPr>
          <w:rFonts w:ascii="Times New Roman" w:hAnsi="Times New Roman" w:cs="Times New Roman"/>
          <w:noProof/>
          <w:sz w:val="24"/>
          <w:szCs w:val="24"/>
        </w:rPr>
        <w:t>, pp. 297–309, 2012, doi: 10.1093/oxfordhb/9780195396690.013.0017.</w:t>
      </w:r>
    </w:p>
    <w:p w14:paraId="693DB2E1"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6]</w:t>
      </w:r>
      <w:r w:rsidRPr="00531D62">
        <w:rPr>
          <w:rFonts w:ascii="Times New Roman" w:hAnsi="Times New Roman" w:cs="Times New Roman"/>
          <w:noProof/>
          <w:sz w:val="24"/>
          <w:szCs w:val="24"/>
        </w:rPr>
        <w:tab/>
        <w:t xml:space="preserve">J. W. S. Bradshaw and E. S. Paul, “Could empathy for animals have been an adaptation in the evolution of Homo?,” </w:t>
      </w:r>
      <w:r w:rsidRPr="00531D62">
        <w:rPr>
          <w:rFonts w:ascii="Times New Roman" w:hAnsi="Times New Roman" w:cs="Times New Roman"/>
          <w:i/>
          <w:iCs/>
          <w:noProof/>
          <w:sz w:val="24"/>
          <w:szCs w:val="24"/>
        </w:rPr>
        <w:t>Anim. Welf.</w:t>
      </w:r>
      <w:r w:rsidRPr="00531D62">
        <w:rPr>
          <w:rFonts w:ascii="Times New Roman" w:hAnsi="Times New Roman" w:cs="Times New Roman"/>
          <w:noProof/>
          <w:sz w:val="24"/>
          <w:szCs w:val="24"/>
        </w:rPr>
        <w:t>, vol. 19, no. SUPPL. 1, pp. 107–112, 2010.</w:t>
      </w:r>
    </w:p>
    <w:p w14:paraId="7F045A12"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7]</w:t>
      </w:r>
      <w:r w:rsidRPr="00531D62">
        <w:rPr>
          <w:rFonts w:ascii="Times New Roman" w:hAnsi="Times New Roman" w:cs="Times New Roman"/>
          <w:noProof/>
          <w:sz w:val="24"/>
          <w:szCs w:val="24"/>
        </w:rPr>
        <w:tab/>
        <w:t xml:space="preserve">N. Epley, A. Waytz, S. Akalis, and J. T. Cacioppo, “When we need a human: Motivational determinants of anthropomorphism,” </w:t>
      </w:r>
      <w:r w:rsidRPr="00531D62">
        <w:rPr>
          <w:rFonts w:ascii="Times New Roman" w:hAnsi="Times New Roman" w:cs="Times New Roman"/>
          <w:i/>
          <w:iCs/>
          <w:noProof/>
          <w:sz w:val="24"/>
          <w:szCs w:val="24"/>
        </w:rPr>
        <w:t>Soc. Cogn.</w:t>
      </w:r>
      <w:r w:rsidRPr="00531D62">
        <w:rPr>
          <w:rFonts w:ascii="Times New Roman" w:hAnsi="Times New Roman" w:cs="Times New Roman"/>
          <w:noProof/>
          <w:sz w:val="24"/>
          <w:szCs w:val="24"/>
        </w:rPr>
        <w:t>, vol. 26, no. 2, pp. 143–155, 2008, doi: 10.1521/soco.2008.26.2.143.</w:t>
      </w:r>
    </w:p>
    <w:p w14:paraId="650059CD"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8]</w:t>
      </w:r>
      <w:r w:rsidRPr="00531D62">
        <w:rPr>
          <w:rFonts w:ascii="Times New Roman" w:hAnsi="Times New Roman" w:cs="Times New Roman"/>
          <w:noProof/>
          <w:sz w:val="24"/>
          <w:szCs w:val="24"/>
        </w:rPr>
        <w:tab/>
        <w:t xml:space="preserve">B. E. Leslie, A. H. Meek, G. F. Kawash, and D. B. McKeown, “An epidemiological investigation of pet ownership in Ontario.,” </w:t>
      </w:r>
      <w:r w:rsidRPr="00531D62">
        <w:rPr>
          <w:rFonts w:ascii="Times New Roman" w:hAnsi="Times New Roman" w:cs="Times New Roman"/>
          <w:i/>
          <w:iCs/>
          <w:noProof/>
          <w:sz w:val="24"/>
          <w:szCs w:val="24"/>
        </w:rPr>
        <w:t>Can. Vet. J.</w:t>
      </w:r>
      <w:r w:rsidRPr="00531D62">
        <w:rPr>
          <w:rFonts w:ascii="Times New Roman" w:hAnsi="Times New Roman" w:cs="Times New Roman"/>
          <w:noProof/>
          <w:sz w:val="24"/>
          <w:szCs w:val="24"/>
        </w:rPr>
        <w:t>, vol. 35, no. 4, pp. 218–222, 1994.</w:t>
      </w:r>
    </w:p>
    <w:p w14:paraId="5981F1A7"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9]</w:t>
      </w:r>
      <w:r w:rsidRPr="00531D62">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531D62">
        <w:rPr>
          <w:rFonts w:ascii="Times New Roman" w:hAnsi="Times New Roman" w:cs="Times New Roman"/>
          <w:i/>
          <w:iCs/>
          <w:noProof/>
          <w:sz w:val="24"/>
          <w:szCs w:val="24"/>
        </w:rPr>
        <w:t>Br. Med. J.</w:t>
      </w:r>
      <w:r w:rsidRPr="00531D62">
        <w:rPr>
          <w:rFonts w:ascii="Times New Roman" w:hAnsi="Times New Roman" w:cs="Times New Roman"/>
          <w:noProof/>
          <w:sz w:val="24"/>
          <w:szCs w:val="24"/>
        </w:rPr>
        <w:t>, vol. 331, no. 7527, pp. 1252–1254, 2005, doi: 10.1136/bmj.331.7527.1252.</w:t>
      </w:r>
    </w:p>
    <w:p w14:paraId="692067E3"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0]</w:t>
      </w:r>
      <w:r w:rsidRPr="00531D62">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531D62">
        <w:rPr>
          <w:rFonts w:ascii="Times New Roman" w:hAnsi="Times New Roman" w:cs="Times New Roman"/>
          <w:i/>
          <w:iCs/>
          <w:noProof/>
          <w:sz w:val="24"/>
          <w:szCs w:val="24"/>
        </w:rPr>
        <w:t>Vet. Rec.</w:t>
      </w:r>
      <w:r w:rsidRPr="00531D62">
        <w:rPr>
          <w:rFonts w:ascii="Times New Roman" w:hAnsi="Times New Roman" w:cs="Times New Roman"/>
          <w:noProof/>
          <w:sz w:val="24"/>
          <w:szCs w:val="24"/>
        </w:rPr>
        <w:t>, vol. 186, no. 19, pp. 1–9, 2020, doi: 10.1136/vr.105828.</w:t>
      </w:r>
    </w:p>
    <w:p w14:paraId="1B3E4F9A"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1]</w:t>
      </w:r>
      <w:r w:rsidRPr="00531D62">
        <w:rPr>
          <w:rFonts w:ascii="Times New Roman" w:hAnsi="Times New Roman" w:cs="Times New Roman"/>
          <w:noProof/>
          <w:sz w:val="24"/>
          <w:szCs w:val="24"/>
        </w:rPr>
        <w:tab/>
        <w:t>F. Ling, “PHONE CONTROLLED By,” no. 5, 2016.</w:t>
      </w:r>
    </w:p>
    <w:p w14:paraId="40807C25"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2]</w:t>
      </w:r>
      <w:r w:rsidRPr="00531D62">
        <w:rPr>
          <w:rFonts w:ascii="Times New Roman" w:hAnsi="Times New Roman" w:cs="Times New Roman"/>
          <w:noProof/>
          <w:sz w:val="24"/>
          <w:szCs w:val="24"/>
        </w:rPr>
        <w:tab/>
        <w:t xml:space="preserve">S. Ahuja and P. Potti, “An Introduction to RFID Technology,” </w:t>
      </w:r>
      <w:r w:rsidRPr="00531D62">
        <w:rPr>
          <w:rFonts w:ascii="Times New Roman" w:hAnsi="Times New Roman" w:cs="Times New Roman"/>
          <w:i/>
          <w:iCs/>
          <w:noProof/>
          <w:sz w:val="24"/>
          <w:szCs w:val="24"/>
        </w:rPr>
        <w:t>Commun. Netw.</w:t>
      </w:r>
      <w:r w:rsidRPr="00531D62">
        <w:rPr>
          <w:rFonts w:ascii="Times New Roman" w:hAnsi="Times New Roman" w:cs="Times New Roman"/>
          <w:noProof/>
          <w:sz w:val="24"/>
          <w:szCs w:val="24"/>
        </w:rPr>
        <w:t>, vol. 02, no. 03, pp. 183–186, 2010, doi: 10.4236/cn.2010.23026.</w:t>
      </w:r>
    </w:p>
    <w:p w14:paraId="1C276FEF"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3]</w:t>
      </w:r>
      <w:r w:rsidRPr="00531D62">
        <w:rPr>
          <w:rFonts w:ascii="Times New Roman" w:hAnsi="Times New Roman" w:cs="Times New Roman"/>
          <w:noProof/>
          <w:sz w:val="24"/>
          <w:szCs w:val="24"/>
        </w:rPr>
        <w:tab/>
        <w:t xml:space="preserve">Vineeth S, Renukumar B R, Sneha V C, and Prashant Ganjihal, Rani B, “Automatic Pet Food Dispenser using Digital Image Processing,” </w:t>
      </w:r>
      <w:r w:rsidRPr="00531D62">
        <w:rPr>
          <w:rFonts w:ascii="Times New Roman" w:hAnsi="Times New Roman" w:cs="Times New Roman"/>
          <w:i/>
          <w:iCs/>
          <w:noProof/>
          <w:sz w:val="24"/>
          <w:szCs w:val="24"/>
        </w:rPr>
        <w:t>Int. J. Eng. Res.</w:t>
      </w:r>
      <w:r w:rsidRPr="00531D62">
        <w:rPr>
          <w:rFonts w:ascii="Times New Roman" w:hAnsi="Times New Roman" w:cs="Times New Roman"/>
          <w:noProof/>
          <w:sz w:val="24"/>
          <w:szCs w:val="24"/>
        </w:rPr>
        <w:t>, vol. V9, no. 05, pp. 588–593, 2020, doi: 10.17577/ijertv9is050513.</w:t>
      </w:r>
    </w:p>
    <w:p w14:paraId="2FFDEB28"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4]</w:t>
      </w:r>
      <w:r w:rsidRPr="00531D62">
        <w:rPr>
          <w:rFonts w:ascii="Times New Roman" w:hAnsi="Times New Roman" w:cs="Times New Roman"/>
          <w:noProof/>
          <w:sz w:val="24"/>
          <w:szCs w:val="24"/>
        </w:rPr>
        <w:tab/>
        <w:t>M. Malik, “A REVIEW ON DIGITAL IMAGE PROCESSING Required Segmented Data as System,” no. 4, pp. 53–56, 2020.</w:t>
      </w:r>
    </w:p>
    <w:p w14:paraId="3B333460"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5]</w:t>
      </w:r>
      <w:r w:rsidRPr="00531D62">
        <w:rPr>
          <w:rFonts w:ascii="Times New Roman" w:hAnsi="Times New Roman" w:cs="Times New Roman"/>
          <w:noProof/>
          <w:sz w:val="24"/>
          <w:szCs w:val="24"/>
        </w:rPr>
        <w:tab/>
        <w:t xml:space="preserve">B. B. Traore, B. Kamsu-Foguem, and F. Tangara, “Deep convolution neural network for image recognition,” </w:t>
      </w:r>
      <w:r w:rsidRPr="00531D62">
        <w:rPr>
          <w:rFonts w:ascii="Times New Roman" w:hAnsi="Times New Roman" w:cs="Times New Roman"/>
          <w:i/>
          <w:iCs/>
          <w:noProof/>
          <w:sz w:val="24"/>
          <w:szCs w:val="24"/>
        </w:rPr>
        <w:t>Ecol. Inform.</w:t>
      </w:r>
      <w:r w:rsidRPr="00531D62">
        <w:rPr>
          <w:rFonts w:ascii="Times New Roman" w:hAnsi="Times New Roman" w:cs="Times New Roman"/>
          <w:noProof/>
          <w:sz w:val="24"/>
          <w:szCs w:val="24"/>
        </w:rPr>
        <w:t>, vol. 48, pp. 257–268, 2018, doi: 10.1016/j.ecoinf.2018.10.002.</w:t>
      </w:r>
    </w:p>
    <w:p w14:paraId="366D0E5C"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6]</w:t>
      </w:r>
      <w:r w:rsidRPr="00531D62">
        <w:rPr>
          <w:rFonts w:ascii="Times New Roman" w:hAnsi="Times New Roman" w:cs="Times New Roman"/>
          <w:noProof/>
          <w:sz w:val="24"/>
          <w:szCs w:val="24"/>
        </w:rPr>
        <w:tab/>
        <w:t>I. Journal, “IRJET- Pet feeding Dispenser using Arduino and GSM Technology.”</w:t>
      </w:r>
    </w:p>
    <w:p w14:paraId="10CC9DD7"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7]</w:t>
      </w:r>
      <w:r w:rsidRPr="00531D62">
        <w:rPr>
          <w:rFonts w:ascii="Times New Roman" w:hAnsi="Times New Roman" w:cs="Times New Roman"/>
          <w:noProof/>
          <w:sz w:val="24"/>
          <w:szCs w:val="24"/>
        </w:rPr>
        <w:tab/>
        <w:t>L. Kencl, “Global System for Mobile Communication ( GSM ) Definition 1 . Introduction : The Evolution of Mobile Telephone Systems,” pp. 1–19, 1982.</w:t>
      </w:r>
    </w:p>
    <w:p w14:paraId="14D00059"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8]</w:t>
      </w:r>
      <w:r w:rsidRPr="00531D62">
        <w:rPr>
          <w:rFonts w:ascii="Times New Roman" w:hAnsi="Times New Roman" w:cs="Times New Roman"/>
          <w:noProof/>
          <w:sz w:val="24"/>
          <w:szCs w:val="24"/>
        </w:rPr>
        <w:tab/>
        <w:t xml:space="preserve">N. A. Abd Rahman </w:t>
      </w:r>
      <w:r w:rsidRPr="00531D62">
        <w:rPr>
          <w:rFonts w:ascii="Times New Roman" w:hAnsi="Times New Roman" w:cs="Times New Roman"/>
          <w:i/>
          <w:iCs/>
          <w:noProof/>
          <w:sz w:val="24"/>
          <w:szCs w:val="24"/>
        </w:rPr>
        <w:t>et al.</w:t>
      </w:r>
      <w:r w:rsidRPr="00531D62">
        <w:rPr>
          <w:rFonts w:ascii="Times New Roman" w:hAnsi="Times New Roman" w:cs="Times New Roman"/>
          <w:noProof/>
          <w:sz w:val="24"/>
          <w:szCs w:val="24"/>
        </w:rPr>
        <w:t xml:space="preserve">, “GSM module for wireless radiation monitoring system via SMS,” </w:t>
      </w:r>
      <w:r w:rsidRPr="00531D62">
        <w:rPr>
          <w:rFonts w:ascii="Times New Roman" w:hAnsi="Times New Roman" w:cs="Times New Roman"/>
          <w:i/>
          <w:iCs/>
          <w:noProof/>
          <w:sz w:val="24"/>
          <w:szCs w:val="24"/>
        </w:rPr>
        <w:t>IOP Conf. Ser. Mater. Sci. Eng.</w:t>
      </w:r>
      <w:r w:rsidRPr="00531D62">
        <w:rPr>
          <w:rFonts w:ascii="Times New Roman" w:hAnsi="Times New Roman" w:cs="Times New Roman"/>
          <w:noProof/>
          <w:sz w:val="24"/>
          <w:szCs w:val="24"/>
        </w:rPr>
        <w:t>, vol. 298, no. 1, 2018, doi: 10.1088/1757-899X/298/1/012040.</w:t>
      </w:r>
    </w:p>
    <w:p w14:paraId="0AAA1580"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19]</w:t>
      </w:r>
      <w:r w:rsidRPr="00531D62">
        <w:rPr>
          <w:rFonts w:ascii="Times New Roman" w:hAnsi="Times New Roman" w:cs="Times New Roman"/>
          <w:noProof/>
          <w:sz w:val="24"/>
          <w:szCs w:val="24"/>
        </w:rPr>
        <w:tab/>
        <w:t xml:space="preserve">I. WALDEN and G. Noto La Diego, “Contracting for the ‘Internet of Things’: looking into the Nest,” </w:t>
      </w:r>
      <w:r w:rsidRPr="00531D62">
        <w:rPr>
          <w:rFonts w:ascii="Times New Roman" w:hAnsi="Times New Roman" w:cs="Times New Roman"/>
          <w:i/>
          <w:iCs/>
          <w:noProof/>
          <w:sz w:val="24"/>
          <w:szCs w:val="24"/>
        </w:rPr>
        <w:t>Eur. J. Law Technol.</w:t>
      </w:r>
      <w:r w:rsidRPr="00531D62">
        <w:rPr>
          <w:rFonts w:ascii="Times New Roman" w:hAnsi="Times New Roman" w:cs="Times New Roman"/>
          <w:noProof/>
          <w:sz w:val="24"/>
          <w:szCs w:val="24"/>
        </w:rPr>
        <w:t>, vol. 7, no. 2, pp. 1–29, 2016.</w:t>
      </w:r>
    </w:p>
    <w:p w14:paraId="3A0787B2"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20]</w:t>
      </w:r>
      <w:r w:rsidRPr="00531D62">
        <w:rPr>
          <w:rFonts w:ascii="Times New Roman" w:hAnsi="Times New Roman" w:cs="Times New Roman"/>
          <w:noProof/>
          <w:sz w:val="24"/>
          <w:szCs w:val="24"/>
        </w:rPr>
        <w:tab/>
        <w:t xml:space="preserve">R. A., H. Desai, and I. Kathuria, “Embedded Web Server,” </w:t>
      </w:r>
      <w:r w:rsidRPr="00531D62">
        <w:rPr>
          <w:rFonts w:ascii="Times New Roman" w:hAnsi="Times New Roman" w:cs="Times New Roman"/>
          <w:i/>
          <w:iCs/>
          <w:noProof/>
          <w:sz w:val="24"/>
          <w:szCs w:val="24"/>
        </w:rPr>
        <w:t>Int. J. Comput. Appl.</w:t>
      </w:r>
      <w:r w:rsidRPr="00531D62">
        <w:rPr>
          <w:rFonts w:ascii="Times New Roman" w:hAnsi="Times New Roman" w:cs="Times New Roman"/>
          <w:noProof/>
          <w:sz w:val="24"/>
          <w:szCs w:val="24"/>
        </w:rPr>
        <w:t>, vol. 153, no. 10, pp. 37–40, 2016, doi: 10.5120/ijca2016912176.</w:t>
      </w:r>
    </w:p>
    <w:p w14:paraId="4DED9A58"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szCs w:val="24"/>
        </w:rPr>
      </w:pPr>
      <w:r w:rsidRPr="00531D62">
        <w:rPr>
          <w:rFonts w:ascii="Times New Roman" w:hAnsi="Times New Roman" w:cs="Times New Roman"/>
          <w:noProof/>
          <w:sz w:val="24"/>
          <w:szCs w:val="24"/>
        </w:rPr>
        <w:t>[21]</w:t>
      </w:r>
      <w:r w:rsidRPr="00531D62">
        <w:rPr>
          <w:rFonts w:ascii="Times New Roman" w:hAnsi="Times New Roman" w:cs="Times New Roman"/>
          <w:noProof/>
          <w:sz w:val="24"/>
          <w:szCs w:val="24"/>
        </w:rPr>
        <w:tab/>
        <w:t>U. M. Buana, A. Adriansyah, M. A. Wibowo, and E. Ihsanto, “Design of Pet Feeder using Web Server as Internet of Things Application Muchd Arief Wibowo Design of Pet Feeder using Web Server as Internet of Things Application,” no. October, pp. 1–6, 2016, [Online]. Available: https://www.researchgate.net/publication/330702107.</w:t>
      </w:r>
    </w:p>
    <w:p w14:paraId="2F470447" w14:textId="77777777" w:rsidR="00531D62" w:rsidRPr="00531D62" w:rsidRDefault="00531D62" w:rsidP="00531D62">
      <w:pPr>
        <w:widowControl w:val="0"/>
        <w:autoSpaceDE w:val="0"/>
        <w:autoSpaceDN w:val="0"/>
        <w:adjustRightInd w:val="0"/>
        <w:spacing w:line="240" w:lineRule="auto"/>
        <w:ind w:left="640" w:hanging="640"/>
        <w:rPr>
          <w:rFonts w:ascii="Times New Roman" w:hAnsi="Times New Roman" w:cs="Times New Roman"/>
          <w:noProof/>
          <w:sz w:val="24"/>
        </w:rPr>
      </w:pPr>
      <w:r w:rsidRPr="00531D62">
        <w:rPr>
          <w:rFonts w:ascii="Times New Roman" w:hAnsi="Times New Roman" w:cs="Times New Roman"/>
          <w:noProof/>
          <w:sz w:val="24"/>
          <w:szCs w:val="24"/>
        </w:rPr>
        <w:t>[22]</w:t>
      </w:r>
      <w:r w:rsidRPr="00531D62">
        <w:rPr>
          <w:rFonts w:ascii="Times New Roman" w:hAnsi="Times New Roman" w:cs="Times New Roman"/>
          <w:noProof/>
          <w:sz w:val="24"/>
          <w:szCs w:val="24"/>
        </w:rPr>
        <w:tab/>
        <w:t>“Pet Feeding System With Happy Bites Apps Norhasniza Binti Abdu Wahab Bachelor of Computer Science ( Internet Computing ) With Honours,” 2021.</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Mercy" w:date="2017-01-05T17:58:00Z" w:initials="M">
    <w:p w14:paraId="5E6A404C" w14:textId="77777777" w:rsidR="00654770" w:rsidRDefault="00654770" w:rsidP="00654770">
      <w:pPr>
        <w:pStyle w:val="CommentText"/>
      </w:pPr>
      <w:r>
        <w:rPr>
          <w:rStyle w:val="CommentReference"/>
        </w:rPr>
        <w:annotationRef/>
      </w:r>
      <w:r>
        <w:t>objectives not objecti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6A404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6A404C" w16cid:durableId="24964A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E1F0" w14:textId="77777777" w:rsidR="0005459A" w:rsidRDefault="0005459A">
      <w:pPr>
        <w:spacing w:after="0" w:line="240" w:lineRule="auto"/>
      </w:pPr>
      <w:r>
        <w:separator/>
      </w:r>
    </w:p>
  </w:endnote>
  <w:endnote w:type="continuationSeparator" w:id="0">
    <w:p w14:paraId="48172CA8" w14:textId="77777777" w:rsidR="0005459A" w:rsidRDefault="00054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42B1" w14:textId="77777777" w:rsidR="00654770" w:rsidRDefault="00654770" w:rsidP="001E194D">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4750A" w14:textId="77777777" w:rsidR="0005459A" w:rsidRDefault="0005459A">
      <w:pPr>
        <w:spacing w:after="0" w:line="240" w:lineRule="auto"/>
      </w:pPr>
      <w:r>
        <w:separator/>
      </w:r>
    </w:p>
  </w:footnote>
  <w:footnote w:type="continuationSeparator" w:id="0">
    <w:p w14:paraId="630F2ADB" w14:textId="77777777" w:rsidR="0005459A" w:rsidRDefault="000545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6076"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34382" w14:textId="77777777" w:rsidR="00654770" w:rsidRDefault="00654770" w:rsidP="001E194D">
    <w:pPr>
      <w:spacing w:after="0" w:line="24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DA2D" w14:textId="77777777" w:rsidR="00654770" w:rsidRDefault="00654770">
    <w:pPr>
      <w:spacing w:after="0" w:line="276"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CC464B9"/>
    <w:multiLevelType w:val="multilevel"/>
    <w:tmpl w:val="FA401C7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4"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5"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7"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8"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1"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3BBD1403"/>
    <w:multiLevelType w:val="multilevel"/>
    <w:tmpl w:val="C7C4420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5"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16"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7"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8"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20" w15:restartNumberingAfterBreak="0">
    <w:nsid w:val="72A44FFB"/>
    <w:multiLevelType w:val="multilevel"/>
    <w:tmpl w:val="5EA43C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3"/>
  </w:num>
  <w:num w:numId="2">
    <w:abstractNumId w:val="5"/>
  </w:num>
  <w:num w:numId="3">
    <w:abstractNumId w:val="8"/>
  </w:num>
  <w:num w:numId="4">
    <w:abstractNumId w:val="9"/>
  </w:num>
  <w:num w:numId="5">
    <w:abstractNumId w:val="19"/>
  </w:num>
  <w:num w:numId="6">
    <w:abstractNumId w:val="6"/>
  </w:num>
  <w:num w:numId="7">
    <w:abstractNumId w:val="16"/>
  </w:num>
  <w:num w:numId="8">
    <w:abstractNumId w:val="17"/>
  </w:num>
  <w:num w:numId="9">
    <w:abstractNumId w:val="14"/>
  </w:num>
  <w:num w:numId="10">
    <w:abstractNumId w:val="10"/>
  </w:num>
  <w:num w:numId="11">
    <w:abstractNumId w:val="11"/>
  </w:num>
  <w:num w:numId="12">
    <w:abstractNumId w:val="3"/>
  </w:num>
  <w:num w:numId="13">
    <w:abstractNumId w:val="4"/>
  </w:num>
  <w:num w:numId="14">
    <w:abstractNumId w:val="0"/>
  </w:num>
  <w:num w:numId="15">
    <w:abstractNumId w:val="1"/>
  </w:num>
  <w:num w:numId="16">
    <w:abstractNumId w:val="15"/>
  </w:num>
  <w:num w:numId="17">
    <w:abstractNumId w:val="18"/>
  </w:num>
  <w:num w:numId="18">
    <w:abstractNumId w:val="7"/>
  </w:num>
  <w:num w:numId="19">
    <w:abstractNumId w:val="2"/>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markup="0" w:comments="0" w:insDel="0" w:formatting="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309"/>
    <w:rsid w:val="00023569"/>
    <w:rsid w:val="000236C9"/>
    <w:rsid w:val="00024443"/>
    <w:rsid w:val="00027058"/>
    <w:rsid w:val="00036393"/>
    <w:rsid w:val="0004024F"/>
    <w:rsid w:val="00046B38"/>
    <w:rsid w:val="00052F49"/>
    <w:rsid w:val="00053021"/>
    <w:rsid w:val="0005449B"/>
    <w:rsid w:val="0005459A"/>
    <w:rsid w:val="000613BE"/>
    <w:rsid w:val="00065713"/>
    <w:rsid w:val="00067D70"/>
    <w:rsid w:val="00093B5D"/>
    <w:rsid w:val="000B4D5A"/>
    <w:rsid w:val="000D25E5"/>
    <w:rsid w:val="000D46D8"/>
    <w:rsid w:val="000D53CF"/>
    <w:rsid w:val="000E0C2C"/>
    <w:rsid w:val="000E19FD"/>
    <w:rsid w:val="000E2785"/>
    <w:rsid w:val="00100C05"/>
    <w:rsid w:val="00116FC8"/>
    <w:rsid w:val="00150408"/>
    <w:rsid w:val="001539A6"/>
    <w:rsid w:val="001730FA"/>
    <w:rsid w:val="00184939"/>
    <w:rsid w:val="00190D4E"/>
    <w:rsid w:val="001C6E6B"/>
    <w:rsid w:val="001D0C99"/>
    <w:rsid w:val="001E194D"/>
    <w:rsid w:val="001E2195"/>
    <w:rsid w:val="001E545B"/>
    <w:rsid w:val="001E5A70"/>
    <w:rsid w:val="001F2990"/>
    <w:rsid w:val="001F308D"/>
    <w:rsid w:val="001F4FDF"/>
    <w:rsid w:val="00212D62"/>
    <w:rsid w:val="00214E18"/>
    <w:rsid w:val="00220DF4"/>
    <w:rsid w:val="002425C3"/>
    <w:rsid w:val="00243DB5"/>
    <w:rsid w:val="00245DEF"/>
    <w:rsid w:val="002569AF"/>
    <w:rsid w:val="00271DA0"/>
    <w:rsid w:val="00292F00"/>
    <w:rsid w:val="002A616C"/>
    <w:rsid w:val="002C553B"/>
    <w:rsid w:val="002F0BF9"/>
    <w:rsid w:val="002F18EE"/>
    <w:rsid w:val="003028B3"/>
    <w:rsid w:val="003028BD"/>
    <w:rsid w:val="0031069E"/>
    <w:rsid w:val="00310B63"/>
    <w:rsid w:val="00314C0A"/>
    <w:rsid w:val="0031603B"/>
    <w:rsid w:val="003227B3"/>
    <w:rsid w:val="0033043B"/>
    <w:rsid w:val="003308BF"/>
    <w:rsid w:val="00346DEC"/>
    <w:rsid w:val="003505CE"/>
    <w:rsid w:val="003631EF"/>
    <w:rsid w:val="003659A4"/>
    <w:rsid w:val="003749E1"/>
    <w:rsid w:val="00381C29"/>
    <w:rsid w:val="00396F64"/>
    <w:rsid w:val="003A78BF"/>
    <w:rsid w:val="003C110B"/>
    <w:rsid w:val="003C5772"/>
    <w:rsid w:val="003C74F7"/>
    <w:rsid w:val="0040647D"/>
    <w:rsid w:val="004073F0"/>
    <w:rsid w:val="00414A4B"/>
    <w:rsid w:val="00426C26"/>
    <w:rsid w:val="00446D0D"/>
    <w:rsid w:val="00452FD3"/>
    <w:rsid w:val="00467C1E"/>
    <w:rsid w:val="00473C4B"/>
    <w:rsid w:val="00481D49"/>
    <w:rsid w:val="00492CA5"/>
    <w:rsid w:val="00493F01"/>
    <w:rsid w:val="004A1B6E"/>
    <w:rsid w:val="004E4A51"/>
    <w:rsid w:val="004F1ADD"/>
    <w:rsid w:val="0050111B"/>
    <w:rsid w:val="00506E24"/>
    <w:rsid w:val="00512E1E"/>
    <w:rsid w:val="00514309"/>
    <w:rsid w:val="0051432E"/>
    <w:rsid w:val="00517D84"/>
    <w:rsid w:val="00520F72"/>
    <w:rsid w:val="00531D62"/>
    <w:rsid w:val="00550C07"/>
    <w:rsid w:val="005654EF"/>
    <w:rsid w:val="0057705B"/>
    <w:rsid w:val="005B7792"/>
    <w:rsid w:val="005E0A20"/>
    <w:rsid w:val="005E7ACF"/>
    <w:rsid w:val="005F50D2"/>
    <w:rsid w:val="00604B82"/>
    <w:rsid w:val="006104D1"/>
    <w:rsid w:val="006138AB"/>
    <w:rsid w:val="006168E3"/>
    <w:rsid w:val="00617AAA"/>
    <w:rsid w:val="006244AC"/>
    <w:rsid w:val="00627053"/>
    <w:rsid w:val="0063688F"/>
    <w:rsid w:val="00641972"/>
    <w:rsid w:val="006475E3"/>
    <w:rsid w:val="00654770"/>
    <w:rsid w:val="006617DD"/>
    <w:rsid w:val="00666AAC"/>
    <w:rsid w:val="00666B74"/>
    <w:rsid w:val="00671BC3"/>
    <w:rsid w:val="00686AF0"/>
    <w:rsid w:val="00693854"/>
    <w:rsid w:val="006B2E87"/>
    <w:rsid w:val="006C2E16"/>
    <w:rsid w:val="006C41F4"/>
    <w:rsid w:val="006C4BDD"/>
    <w:rsid w:val="006D0487"/>
    <w:rsid w:val="006D2FBA"/>
    <w:rsid w:val="006E3A84"/>
    <w:rsid w:val="006F5CF5"/>
    <w:rsid w:val="007013F5"/>
    <w:rsid w:val="007052AD"/>
    <w:rsid w:val="007129D8"/>
    <w:rsid w:val="007229EB"/>
    <w:rsid w:val="00722A06"/>
    <w:rsid w:val="00722F51"/>
    <w:rsid w:val="007329AF"/>
    <w:rsid w:val="00741B0D"/>
    <w:rsid w:val="00755B50"/>
    <w:rsid w:val="00762FEA"/>
    <w:rsid w:val="00765918"/>
    <w:rsid w:val="007663B0"/>
    <w:rsid w:val="00771046"/>
    <w:rsid w:val="0077553F"/>
    <w:rsid w:val="007874BF"/>
    <w:rsid w:val="007B223F"/>
    <w:rsid w:val="007C767A"/>
    <w:rsid w:val="007D6428"/>
    <w:rsid w:val="007E22B0"/>
    <w:rsid w:val="008019AF"/>
    <w:rsid w:val="0081234E"/>
    <w:rsid w:val="008126D7"/>
    <w:rsid w:val="00815177"/>
    <w:rsid w:val="008234F4"/>
    <w:rsid w:val="00840D61"/>
    <w:rsid w:val="00842817"/>
    <w:rsid w:val="008671DC"/>
    <w:rsid w:val="00875ACB"/>
    <w:rsid w:val="00880795"/>
    <w:rsid w:val="00891F09"/>
    <w:rsid w:val="00894972"/>
    <w:rsid w:val="008A21E7"/>
    <w:rsid w:val="008C31DE"/>
    <w:rsid w:val="008C3CB5"/>
    <w:rsid w:val="008D279C"/>
    <w:rsid w:val="008D5A04"/>
    <w:rsid w:val="008F3629"/>
    <w:rsid w:val="00922977"/>
    <w:rsid w:val="00927C1B"/>
    <w:rsid w:val="0093037F"/>
    <w:rsid w:val="00930C4F"/>
    <w:rsid w:val="0093177E"/>
    <w:rsid w:val="0095654D"/>
    <w:rsid w:val="009632EC"/>
    <w:rsid w:val="00974D4E"/>
    <w:rsid w:val="00976266"/>
    <w:rsid w:val="00976BD1"/>
    <w:rsid w:val="00977AC3"/>
    <w:rsid w:val="009876B3"/>
    <w:rsid w:val="00993FB9"/>
    <w:rsid w:val="00997003"/>
    <w:rsid w:val="009A5B99"/>
    <w:rsid w:val="009C44F7"/>
    <w:rsid w:val="009D09F5"/>
    <w:rsid w:val="00A150BF"/>
    <w:rsid w:val="00A26C21"/>
    <w:rsid w:val="00A433FD"/>
    <w:rsid w:val="00A43740"/>
    <w:rsid w:val="00A439E2"/>
    <w:rsid w:val="00A47408"/>
    <w:rsid w:val="00A55970"/>
    <w:rsid w:val="00A757D0"/>
    <w:rsid w:val="00A87B6F"/>
    <w:rsid w:val="00A87D21"/>
    <w:rsid w:val="00A925E5"/>
    <w:rsid w:val="00AA3BB6"/>
    <w:rsid w:val="00AB6BBC"/>
    <w:rsid w:val="00AC164E"/>
    <w:rsid w:val="00AD549A"/>
    <w:rsid w:val="00AE6A63"/>
    <w:rsid w:val="00AF223F"/>
    <w:rsid w:val="00AF433A"/>
    <w:rsid w:val="00AF5178"/>
    <w:rsid w:val="00B11F02"/>
    <w:rsid w:val="00B310CF"/>
    <w:rsid w:val="00B3312E"/>
    <w:rsid w:val="00B571E3"/>
    <w:rsid w:val="00B7072E"/>
    <w:rsid w:val="00B768C7"/>
    <w:rsid w:val="00BA50E5"/>
    <w:rsid w:val="00BB128A"/>
    <w:rsid w:val="00BB7751"/>
    <w:rsid w:val="00BC7DEE"/>
    <w:rsid w:val="00C075C4"/>
    <w:rsid w:val="00C1077A"/>
    <w:rsid w:val="00C233F7"/>
    <w:rsid w:val="00C267BE"/>
    <w:rsid w:val="00C51E1F"/>
    <w:rsid w:val="00C60C81"/>
    <w:rsid w:val="00C677CC"/>
    <w:rsid w:val="00C75A89"/>
    <w:rsid w:val="00C77931"/>
    <w:rsid w:val="00C81AD9"/>
    <w:rsid w:val="00C93E44"/>
    <w:rsid w:val="00CA1CAB"/>
    <w:rsid w:val="00CA2BC5"/>
    <w:rsid w:val="00CA38F9"/>
    <w:rsid w:val="00CA7C8C"/>
    <w:rsid w:val="00CB37AB"/>
    <w:rsid w:val="00CC0A36"/>
    <w:rsid w:val="00CC408A"/>
    <w:rsid w:val="00CD4FDF"/>
    <w:rsid w:val="00CE057F"/>
    <w:rsid w:val="00CF102B"/>
    <w:rsid w:val="00D04DE8"/>
    <w:rsid w:val="00D147CB"/>
    <w:rsid w:val="00D17D4B"/>
    <w:rsid w:val="00D23182"/>
    <w:rsid w:val="00D36EB9"/>
    <w:rsid w:val="00D37265"/>
    <w:rsid w:val="00D43F23"/>
    <w:rsid w:val="00D46CB8"/>
    <w:rsid w:val="00D71E37"/>
    <w:rsid w:val="00D73779"/>
    <w:rsid w:val="00D8477C"/>
    <w:rsid w:val="00D92678"/>
    <w:rsid w:val="00DA0FB0"/>
    <w:rsid w:val="00DA3C8B"/>
    <w:rsid w:val="00DA5D3E"/>
    <w:rsid w:val="00DC6430"/>
    <w:rsid w:val="00DD16FA"/>
    <w:rsid w:val="00DD2097"/>
    <w:rsid w:val="00DD3C97"/>
    <w:rsid w:val="00DE073C"/>
    <w:rsid w:val="00DE4E00"/>
    <w:rsid w:val="00DF0D80"/>
    <w:rsid w:val="00DF2746"/>
    <w:rsid w:val="00E10E85"/>
    <w:rsid w:val="00E1607E"/>
    <w:rsid w:val="00E332BE"/>
    <w:rsid w:val="00E3518C"/>
    <w:rsid w:val="00E352A6"/>
    <w:rsid w:val="00E40BA3"/>
    <w:rsid w:val="00E51BC1"/>
    <w:rsid w:val="00E60901"/>
    <w:rsid w:val="00E674C8"/>
    <w:rsid w:val="00E76350"/>
    <w:rsid w:val="00EC08C7"/>
    <w:rsid w:val="00EE57A9"/>
    <w:rsid w:val="00EE6469"/>
    <w:rsid w:val="00EE7A7D"/>
    <w:rsid w:val="00EF0DA6"/>
    <w:rsid w:val="00F52B22"/>
    <w:rsid w:val="00F77766"/>
    <w:rsid w:val="00F77993"/>
    <w:rsid w:val="00F86EAF"/>
    <w:rsid w:val="00FA1475"/>
    <w:rsid w:val="00FA39B5"/>
    <w:rsid w:val="00FC33DA"/>
    <w:rsid w:val="00FC5EBF"/>
    <w:rsid w:val="00FD2CA4"/>
    <w:rsid w:val="00FF62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55C0AC7"/>
  <w15:docId w15:val="{F644E275-8EF0-4978-B195-5C140957E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BBC"/>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31603B"/>
    <w:pPr>
      <w:spacing w:after="100"/>
    </w:p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10" Type="http://schemas.microsoft.com/office/2011/relationships/commentsExtended" Target="commentsExtended.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7</TotalTime>
  <Pages>24</Pages>
  <Words>10865</Words>
  <Characters>61933</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34</cp:revision>
  <dcterms:created xsi:type="dcterms:W3CDTF">2021-07-12T02:14:00Z</dcterms:created>
  <dcterms:modified xsi:type="dcterms:W3CDTF">2021-07-28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